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D06CD" w14:textId="77777777" w:rsidR="00E0133D" w:rsidRPr="00E0133D" w:rsidRDefault="00E0133D" w:rsidP="00E0133D">
      <w:pPr>
        <w:jc w:val="center"/>
        <w:rPr>
          <w:szCs w:val="24"/>
        </w:rPr>
      </w:pPr>
      <w:r w:rsidRPr="00E0133D">
        <w:rPr>
          <w:szCs w:val="24"/>
        </w:rPr>
        <w:t>CHAPTER VII</w:t>
      </w:r>
    </w:p>
    <w:p w14:paraId="3BEAC183" w14:textId="77777777" w:rsidR="00E0133D" w:rsidRPr="00E0133D" w:rsidRDefault="00E0133D" w:rsidP="00E0133D">
      <w:pPr>
        <w:jc w:val="center"/>
        <w:rPr>
          <w:szCs w:val="24"/>
        </w:rPr>
      </w:pPr>
    </w:p>
    <w:p w14:paraId="380E8CAA" w14:textId="7DE19941" w:rsidR="00E0133D" w:rsidRPr="00E0133D" w:rsidRDefault="005E35EB" w:rsidP="00E0133D">
      <w:pPr>
        <w:jc w:val="center"/>
        <w:rPr>
          <w:szCs w:val="24"/>
        </w:rPr>
      </w:pPr>
      <w:r w:rsidRPr="00E0133D">
        <w:rPr>
          <w:szCs w:val="24"/>
        </w:rPr>
        <w:t>Conclusion</w:t>
      </w:r>
    </w:p>
    <w:p w14:paraId="213739F0" w14:textId="5076E202" w:rsidR="00E0133D" w:rsidRPr="00E0133D" w:rsidRDefault="00E0133D" w:rsidP="00E0133D">
      <w:pPr>
        <w:ind w:firstLine="720"/>
        <w:rPr>
          <w:rFonts w:eastAsiaTheme="minorEastAsia"/>
          <w:szCs w:val="24"/>
        </w:rPr>
      </w:pPr>
      <w:r w:rsidRPr="00E0133D">
        <w:rPr>
          <w:rFonts w:eastAsiaTheme="minorEastAsia"/>
          <w:szCs w:val="24"/>
        </w:rPr>
        <w:t>This project yielded low errors with to minimal incorporation of training values for each quantum mechanical geo-field representing surface O</w:t>
      </w:r>
      <w:r w:rsidRPr="00E0133D">
        <w:rPr>
          <w:rFonts w:eastAsiaTheme="minorEastAsia"/>
          <w:szCs w:val="24"/>
          <w:vertAlign w:val="subscript"/>
        </w:rPr>
        <w:t>3</w:t>
      </w:r>
      <w:r w:rsidRPr="00E0133D">
        <w:rPr>
          <w:rFonts w:eastAsiaTheme="minorEastAsia"/>
          <w:szCs w:val="24"/>
        </w:rPr>
        <w:t xml:space="preserve"> at each pixel. If completed properly, the new-found achievements of modern GIS can be further enhanced with in-situ measurements at </w:t>
      </w:r>
      <w:r w:rsidR="00FD40AD">
        <w:rPr>
          <w:rFonts w:eastAsiaTheme="minorEastAsia"/>
          <w:szCs w:val="24"/>
        </w:rPr>
        <w:t>available</w:t>
      </w:r>
      <w:r w:rsidRPr="00E0133D">
        <w:rPr>
          <w:rFonts w:eastAsiaTheme="minorEastAsia"/>
          <w:szCs w:val="24"/>
        </w:rPr>
        <w:t xml:space="preserve"> </w:t>
      </w:r>
      <w:r w:rsidR="00FD40AD">
        <w:rPr>
          <w:rFonts w:eastAsiaTheme="minorEastAsia"/>
          <w:szCs w:val="24"/>
        </w:rPr>
        <w:t>locations</w:t>
      </w:r>
      <w:r w:rsidRPr="00E0133D">
        <w:rPr>
          <w:rFonts w:eastAsiaTheme="minorEastAsia"/>
          <w:szCs w:val="24"/>
        </w:rPr>
        <w:t xml:space="preserve">. </w:t>
      </w:r>
      <w:r w:rsidRPr="00E0133D">
        <w:rPr>
          <w:szCs w:val="24"/>
        </w:rPr>
        <w:t>Errors seen in the models can be attributed to the filling of missing values via interpolation and imputation, missing satellite data</w:t>
      </w:r>
      <w:r w:rsidR="00FD40AD">
        <w:rPr>
          <w:szCs w:val="24"/>
        </w:rPr>
        <w:t>, and use of a smaller AOI</w:t>
      </w:r>
      <w:r w:rsidRPr="00E0133D">
        <w:rPr>
          <w:szCs w:val="24"/>
        </w:rPr>
        <w:t xml:space="preserve">. While </w:t>
      </w:r>
      <w:r w:rsidR="00FD40AD">
        <w:rPr>
          <w:szCs w:val="24"/>
        </w:rPr>
        <w:t xml:space="preserve">more monitors </w:t>
      </w:r>
      <w:r w:rsidRPr="00E0133D">
        <w:rPr>
          <w:szCs w:val="24"/>
        </w:rPr>
        <w:t xml:space="preserve">can </w:t>
      </w:r>
      <w:proofErr w:type="gramStart"/>
      <w:r w:rsidRPr="00E0133D">
        <w:rPr>
          <w:szCs w:val="24"/>
        </w:rPr>
        <w:t>be either</w:t>
      </w:r>
      <w:proofErr w:type="gramEnd"/>
      <w:r w:rsidRPr="00E0133D">
        <w:rPr>
          <w:szCs w:val="24"/>
        </w:rPr>
        <w:t xml:space="preserve"> gathered</w:t>
      </w:r>
      <w:r w:rsidR="00FD40AD">
        <w:rPr>
          <w:szCs w:val="24"/>
        </w:rPr>
        <w:t xml:space="preserve">, </w:t>
      </w:r>
      <w:r w:rsidRPr="00E0133D">
        <w:rPr>
          <w:szCs w:val="24"/>
        </w:rPr>
        <w:t>better interpolated with GEE</w:t>
      </w:r>
      <w:r w:rsidR="00FD40AD">
        <w:rPr>
          <w:szCs w:val="24"/>
        </w:rPr>
        <w:t xml:space="preserve">, </w:t>
      </w:r>
      <w:r w:rsidR="00B46908">
        <w:rPr>
          <w:szCs w:val="24"/>
        </w:rPr>
        <w:t>and overall sharing of this project can be</w:t>
      </w:r>
      <w:r w:rsidRPr="00E0133D">
        <w:rPr>
          <w:szCs w:val="24"/>
        </w:rPr>
        <w:t>, the pre-processing portion of this project was meant to establish the framework for continued research. The light work required to properly fill NA values should simply be done as part of a larger dissertation creating a model which effectively spans the US. Advanced applications of pre-processing methods would be significantly better for ensuring proper continuity in the initial time-series for variables such as NDVI and formaldehyde. While especially effective for datasets with only a few days missing (</w:t>
      </w:r>
      <w:proofErr w:type="spellStart"/>
      <w:r w:rsidRPr="00E0133D">
        <w:rPr>
          <w:szCs w:val="24"/>
        </w:rPr>
        <w:t>e.g</w:t>
      </w:r>
      <w:proofErr w:type="spellEnd"/>
      <w:r w:rsidRPr="00E0133D">
        <w:rPr>
          <w:szCs w:val="24"/>
        </w:rPr>
        <w:t xml:space="preserve"> TOM/OMI and </w:t>
      </w:r>
      <w:proofErr w:type="spellStart"/>
      <w:r w:rsidRPr="00E0133D">
        <w:rPr>
          <w:szCs w:val="24"/>
        </w:rPr>
        <w:t>GRIDmet</w:t>
      </w:r>
      <w:proofErr w:type="spellEnd"/>
      <w:r w:rsidRPr="00E0133D">
        <w:rPr>
          <w:szCs w:val="24"/>
        </w:rPr>
        <w:t xml:space="preserve"> collections), the interpolation and imputation methods are likely not suitable for long spans of missing data unless given proper consideration into historical available data. In addition, much of the display pre-processing a was complete in python and </w:t>
      </w:r>
      <w:proofErr w:type="spellStart"/>
      <w:r w:rsidRPr="00E0133D">
        <w:rPr>
          <w:szCs w:val="24"/>
        </w:rPr>
        <w:t>ArcPRO</w:t>
      </w:r>
      <w:proofErr w:type="spellEnd"/>
      <w:r w:rsidRPr="00E0133D">
        <w:rPr>
          <w:szCs w:val="24"/>
        </w:rPr>
        <w:t xml:space="preserve"> before final importations into GIMP 3.0 for final touch ups and color corrections. Despite the power of </w:t>
      </w:r>
      <w:proofErr w:type="spellStart"/>
      <w:r w:rsidRPr="00E0133D">
        <w:rPr>
          <w:szCs w:val="24"/>
        </w:rPr>
        <w:t>ArcPRO</w:t>
      </w:r>
      <w:proofErr w:type="spellEnd"/>
      <w:r w:rsidRPr="00E0133D">
        <w:rPr>
          <w:szCs w:val="24"/>
        </w:rPr>
        <w:t xml:space="preserve"> and its contributions to the GIS community, long series mapping such as this thesis did not seem worth the extra time associated with processing each final raster through a toolbox for display. Rather, the creation of such a toolbox which automatically corrects satellite imagery given its monitored value should be implemented as a further project and not as </w:t>
      </w:r>
      <w:r>
        <w:rPr>
          <w:szCs w:val="24"/>
        </w:rPr>
        <w:t>the</w:t>
      </w:r>
      <w:r w:rsidRPr="00E0133D">
        <w:rPr>
          <w:szCs w:val="24"/>
        </w:rPr>
        <w:t xml:space="preserve"> result of an MA thesis.</w:t>
      </w:r>
    </w:p>
    <w:p w14:paraId="5EB68068" w14:textId="77777777" w:rsidR="00E0133D" w:rsidRPr="00E0133D" w:rsidRDefault="00E0133D" w:rsidP="00E0133D">
      <w:pPr>
        <w:ind w:firstLine="720"/>
        <w:rPr>
          <w:szCs w:val="24"/>
        </w:rPr>
      </w:pPr>
      <w:r w:rsidRPr="00E0133D">
        <w:rPr>
          <w:rFonts w:eastAsiaTheme="minorEastAsia"/>
          <w:szCs w:val="24"/>
        </w:rPr>
        <w:t xml:space="preserve">This project also required the assumption that monitors were not moved, removing such monitors from the AOI. When a monitor is moved, it no longer offers the potential for future trends unless the original point location and measurements are properly combined prior to being initialized within an ensemble. </w:t>
      </w:r>
      <w:proofErr w:type="spellStart"/>
      <w:r w:rsidRPr="00E0133D">
        <w:rPr>
          <w:rFonts w:eastAsiaTheme="minorEastAsia"/>
          <w:szCs w:val="24"/>
        </w:rPr>
        <w:t>SMaRK</w:t>
      </w:r>
      <w:proofErr w:type="spellEnd"/>
      <w:r w:rsidRPr="00E0133D">
        <w:rPr>
          <w:rFonts w:eastAsiaTheme="minorEastAsia"/>
          <w:szCs w:val="24"/>
        </w:rPr>
        <w:t xml:space="preserve"> improvements would allow for the proper tuning of monitor locations and their location in reference to the overall geo-field driving process. Further work and incorporation of this method into spatial programs is necessary to unleash the full capacity of GIS into the modern world. The establishment of complex trend analysis from </w:t>
      </w:r>
      <w:proofErr w:type="spellStart"/>
      <w:r w:rsidRPr="00E0133D">
        <w:rPr>
          <w:rFonts w:eastAsiaTheme="minorEastAsia"/>
          <w:szCs w:val="24"/>
        </w:rPr>
        <w:t>GeoAI</w:t>
      </w:r>
      <w:proofErr w:type="spellEnd"/>
      <w:r w:rsidRPr="00E0133D">
        <w:rPr>
          <w:rFonts w:eastAsiaTheme="minorEastAsia"/>
          <w:szCs w:val="24"/>
        </w:rPr>
        <w:t xml:space="preserve"> and Big Data has finally enabled for the proper quantification of surface O</w:t>
      </w:r>
      <w:r w:rsidRPr="00E0133D">
        <w:rPr>
          <w:rFonts w:eastAsiaTheme="minorEastAsia"/>
          <w:szCs w:val="24"/>
          <w:vertAlign w:val="subscript"/>
        </w:rPr>
        <w:t>3</w:t>
      </w:r>
      <w:r w:rsidRPr="00E0133D">
        <w:rPr>
          <w:rFonts w:eastAsiaTheme="minorEastAsia"/>
          <w:szCs w:val="24"/>
        </w:rPr>
        <w:t xml:space="preserve"> estimations. Further applications of RK could advance optical technologies of numerous disciplines which utilize similar observations and correctional schema, e.g. correlating satellite imagery to rovers or stations on Mars. </w:t>
      </w:r>
    </w:p>
    <w:p w14:paraId="1A68F5EB" w14:textId="77777777" w:rsidR="00E0133D" w:rsidRPr="00E0133D" w:rsidRDefault="00E0133D" w:rsidP="00E0133D">
      <w:pPr>
        <w:ind w:firstLine="720"/>
        <w:rPr>
          <w:szCs w:val="24"/>
        </w:rPr>
      </w:pPr>
      <w:r w:rsidRPr="00E0133D">
        <w:rPr>
          <w:szCs w:val="24"/>
        </w:rPr>
        <w:t xml:space="preserve">Remote sensing engineers are constantly finding adaptations to algorithms and noisy data to reduce the error of its coarse results. Utilizing monitoring points as geo-atoms associated with the process they are meant to depict incorporates the concept of GCPs seen in extremely high-resolution remote sensing via remote piloting of drone technology. GCPs in this field are stagnant points which the drone </w:t>
      </w:r>
      <w:r w:rsidRPr="00E0133D">
        <w:rPr>
          <w:szCs w:val="24"/>
        </w:rPr>
        <w:lastRenderedPageBreak/>
        <w:t>can always see to relate a constant point to all images which need to be tiles. High-resolution satellite retrievals are stored and shared via similar tiling of data, requiring interpolation and resampling techniques like the ones in this thesis. If imagery can be associated with a monitored location during the resampling methods, the concept of an uncertain geo-atom can be accounted for and further reduce the error of the image. This project showed that the application of spatial thought with ML/AI ensembles can better depict geographic patterns and trends noted by analyses of known observations. With better high-resolution surface O</w:t>
      </w:r>
      <w:r w:rsidRPr="00E0133D">
        <w:rPr>
          <w:szCs w:val="24"/>
          <w:vertAlign w:val="subscript"/>
        </w:rPr>
        <w:t>3</w:t>
      </w:r>
      <w:r w:rsidRPr="00E0133D">
        <w:rPr>
          <w:szCs w:val="24"/>
        </w:rPr>
        <w:t xml:space="preserve"> representations, many communities can be protected from risks associated with it and its constituents. </w:t>
      </w:r>
    </w:p>
    <w:p w14:paraId="47AEED92" w14:textId="0260CECD" w:rsidR="00E0133D" w:rsidRPr="00E0133D" w:rsidRDefault="005E35EB" w:rsidP="00E0133D">
      <w:pPr>
        <w:jc w:val="center"/>
        <w:rPr>
          <w:szCs w:val="24"/>
        </w:rPr>
      </w:pPr>
      <w:r>
        <w:rPr>
          <w:szCs w:val="24"/>
        </w:rPr>
        <w:t xml:space="preserve">VII.1. </w:t>
      </w:r>
      <w:r w:rsidRPr="00E0133D">
        <w:rPr>
          <w:szCs w:val="24"/>
        </w:rPr>
        <w:t xml:space="preserve">Interpolation </w:t>
      </w:r>
      <w:r>
        <w:rPr>
          <w:szCs w:val="24"/>
        </w:rPr>
        <w:t>v</w:t>
      </w:r>
      <w:r w:rsidRPr="00E0133D">
        <w:rPr>
          <w:szCs w:val="24"/>
        </w:rPr>
        <w:t>s</w:t>
      </w:r>
      <w:r>
        <w:rPr>
          <w:szCs w:val="24"/>
        </w:rPr>
        <w:t>.</w:t>
      </w:r>
      <w:r w:rsidRPr="00E0133D">
        <w:rPr>
          <w:szCs w:val="24"/>
        </w:rPr>
        <w:t xml:space="preserve"> Imputation Strategies</w:t>
      </w:r>
    </w:p>
    <w:p w14:paraId="1CDCD288" w14:textId="77777777" w:rsidR="00E0133D" w:rsidRPr="00E0133D" w:rsidRDefault="00E0133D" w:rsidP="00E0133D">
      <w:pPr>
        <w:ind w:firstLine="720"/>
        <w:rPr>
          <w:szCs w:val="24"/>
        </w:rPr>
      </w:pPr>
      <w:r w:rsidRPr="00E0133D">
        <w:rPr>
          <w:szCs w:val="24"/>
        </w:rPr>
        <w:t>The results of the employed K-nearest neighbors (KNN) imputation on the dependent variable achieved a high degree of accuracy due to the available data in this study’s timeframe. Interpolation can be expanded among the entirety of the dataset older measurements from dismantled monitors wish to be utilized. Imputation was crucial for achieving consistency across the available monitors and ensured reliable data for final model training and evaluation. The Linear and Modified Akima interpolation strategies used on the maximum value may not be the best predictive measure if given a larger temporal resolution or reactive feature such as an aerosol. When imputation was conducted on data from 2000-2024, numerous aerosols benefited from 2</w:t>
      </w:r>
      <w:r w:rsidRPr="00E0133D">
        <w:rPr>
          <w:szCs w:val="24"/>
          <w:vertAlign w:val="superscript"/>
        </w:rPr>
        <w:t>nd</w:t>
      </w:r>
      <w:r w:rsidRPr="00E0133D">
        <w:rPr>
          <w:szCs w:val="24"/>
        </w:rPr>
        <w:t xml:space="preserve"> and 3</w:t>
      </w:r>
      <w:r w:rsidRPr="00E0133D">
        <w:rPr>
          <w:szCs w:val="24"/>
          <w:vertAlign w:val="superscript"/>
        </w:rPr>
        <w:t>rd</w:t>
      </w:r>
      <w:r w:rsidRPr="00E0133D">
        <w:rPr>
          <w:szCs w:val="24"/>
        </w:rPr>
        <w:t xml:space="preserve"> degree polynomial interpolation strategies. In addition, interpolation may not be as effective for highly responsive variables such as CO, NO, and Formaldehyde, as these constituents typically show high variability at fine temporal scales. Imputation can be further utilized to accurately predict these features; however, the overall estimation of unknown values leads to increased spreads of error in the final model. This project focused on interpolation of unknown values with the methodology for imputations provided in case it’s needed.</w:t>
      </w:r>
    </w:p>
    <w:p w14:paraId="5E8572BD" w14:textId="59F5C7E9" w:rsidR="00E0133D" w:rsidRPr="00E0133D" w:rsidRDefault="005E35EB" w:rsidP="00E0133D">
      <w:pPr>
        <w:jc w:val="center"/>
        <w:rPr>
          <w:szCs w:val="24"/>
        </w:rPr>
      </w:pPr>
      <w:r>
        <w:rPr>
          <w:szCs w:val="24"/>
        </w:rPr>
        <w:t xml:space="preserve">VII.2. </w:t>
      </w:r>
      <w:r w:rsidRPr="00E0133D">
        <w:rPr>
          <w:szCs w:val="24"/>
        </w:rPr>
        <w:t>Feature Evaluation, Importance and Development</w:t>
      </w:r>
    </w:p>
    <w:p w14:paraId="408F9381" w14:textId="06DD6135" w:rsidR="00E0133D" w:rsidRPr="00E0133D" w:rsidRDefault="00E0133D" w:rsidP="00E0133D">
      <w:pPr>
        <w:ind w:firstLine="720"/>
        <w:rPr>
          <w:szCs w:val="24"/>
        </w:rPr>
      </w:pPr>
      <w:r w:rsidRPr="00E0133D">
        <w:rPr>
          <w:szCs w:val="24"/>
        </w:rPr>
        <w:t xml:space="preserve">Most of the satellite data launched in late 2018 were highly correlated with surface ozone. Individual features known to be precursors for surface ozone reactions from prior models and simulations </w:t>
      </w:r>
      <w:r w:rsidRPr="00E0133D">
        <w:rPr>
          <w:szCs w:val="24"/>
        </w:rPr>
        <w:fldChar w:fldCharType="begin"/>
      </w:r>
      <w:r w:rsidR="00AC21CF">
        <w:rPr>
          <w:szCs w:val="24"/>
        </w:rPr>
        <w:instrText xml:space="preserve"> ADDIN ZOTERO_ITEM CSL_CITATION {"citationID":"oPmC3uyO","properties":{"formattedCitation":"(Ahmadov et al. 2015; Akimoto et al. 2019; Bowdalo, Evans, and Sofen 2016; Engardt 2008; Hakim et al. 2019; Jacob 2000)","plainCitation":"(Ahmadov et al. 2015; Akimoto et al. 2019; Bowdalo, Evans, and Sofen 2016; Engardt 2008; Hakim et al. 2019; Jacob 2000)","noteIndex":0},"citationItems":[{"id":"kDOdxzcL/4dFHAP2k","uris":["http://zotero.org/users/15391371/items/TJZBIZVJ"],"itemData":{"id":475,"type":"article-journal","abstract":"Abstract. Recent increases in oil and natural gas (NG) production throughout the western US have come with scientific and public interest in emission rates, air quality and climate impacts related to this industry. This study uses a regional-scale air quality model (WRF-Chem) to simulate high ozone (O3) episodes during the winter of 2013 over the Uinta Basin (UB) in northeastern Utah, which is densely populated by thousands of oil and NG wells. The high-resolution meteorological simulations are able qualitatively to reproduce the wintertime cold pool conditions that occurred in 2013, allowing the model to reproduce the observed multi-day buildup of atmospheric pollutants and the accompanying rapid photochemical ozone formation in the UB.  Two different emission scenarios for the oil and NG sector were employed in this study. The first emission scenario (bottom-up) was based on the US Environmental Protection Agency (EPA) National Emission Inventory (NEI) (2011, version 1) for the oil and NG sector for the UB. The second emission scenario (top-down) was based on estimates of methane (CH4) emissions derived from in situ aircraft measurements and a regression analysis for multiple species relative to CH4 concentration measurements in the UB. Evaluation of the model results shows greater underestimates of CH4 and other volatile organic compounds (VOCs) in the simulation with the NEI-2011 inventory than in the case when the top-down emission scenario was used. Unlike VOCs, the NEI-2011 inventory significantly overestimates the emissions of nitrogen oxides (NOx), while the top-down emission scenario results in a moderate negative bias. The model simulation using the top-down emission case captures the buildup and afternoon peaks observed during high O3 episodes. In contrast, the simulation using the bottom-up inventory is not able to reproduce any of the observed high O3 concentrations in the UB. Simple emission reduction scenarios show that O3 production is VOC sensitive and NOx insensitive within the UB. The model results show a disproportionate contribution of aromatic VOCs to O3 formation relative to all other VOC emissions. The model analysis reveals that the major factors driving high wintertime O3 in the UB are shallow boundary layers with light winds, high emissions of VOCs from oil and NG operations compared to NOx emissions, enhancement of photolysis fluxes and reduction of O3 loss from deposition due to snow cover.","container-title":"Atmospheric Chemistry and Physics","DOI":"10.5194/acp-15-411-2015","ISSN":"1680-7324","issue":"1","journalAbbreviation":"Atmos. Chem. Phys.","language":"en","license":"https://creativecommons.org/licenses/by/3.0/","page":"411-429","source":"DOI.org (Crossref)","title":"Understanding high wintertime ozone pollution events in an oil- and natural gas-producing region of the western US","volume":"15","author":[{"family":"Ahmadov","given":"R."},{"family":"McKeen","given":"S."},{"family":"Trainer","given":"M."},{"family":"Banta","given":"R."},{"family":"Brewer","given":"A."},{"family":"Brown","given":"S."},{"family":"Edwards","given":"P. M."},{"family":"De Gouw","given":"J. A."},{"family":"Frost","given":"G. J."},{"family":"Gilman","given":"J."},{"family":"Helmig","given":"D."},{"family":"Johnson","given":"B."},{"family":"Karion","given":"A."},{"family":"Koss","given":"A."},{"family":"Langford","given":"A."},{"family":"Lerner","given":"B."},{"family":"Olson","given":"J."},{"family":"Oltmans","given":"S."},{"family":"Peischl","given":"J."},{"family":"Pétron","given":"G."},{"family":"Pichugina","given":"Y."},{"family":"Roberts","given":"J. M."},{"family":"Ryerson","given":"T."},{"family":"Schnell","given":"R."},{"family":"Senff","given":"C."},{"family":"Sweeney","given":"C."},{"family":"Thompson","given":"C."},{"family":"Veres","given":"P. R."},{"family":"Warneke","given":"C."},{"family":"Wild","given":"R."},{"family":"Williams","given":"E. J."},{"family":"Yuan","given":"B."},{"family":"Zamora","given":"R."}],"issued":{"date-parts":[["2015",1,14]]}}},{"id":"kDOdxzcL/hmibz2uO","uris":["http://zotero.org/users/15391371/items/DHJA3FVZ"],"itemData":{"id":2959,"type":"article-journal","abstract":"In order to clarify the causes of variability among the model outputs for surface ozone in the Model Intercomparison Study Asia Phase III (MICS-Asia III), three regional models, CMAQ v.5.0.2, CMAQ v.4.7.1, and NAQPMS (abbreviated as NAQM in this paper), have been selected. Detailed analyses of monthly averaged diurnal variation have been performed for selected grids covering the metropolitan areas of Beijing and Tokyo and at a remote oceanic site, Oki. The chemical reaction mechanism, SAPRC99, used in the CMAQ models tended to give a higher net chemical ozone production than CBM-Z used in NAQM, agreeing with previous studies. Inclusion of the heterogeneous \"renoxification\" reaction of HNO3 (on soot surface) -&gt; NO + NO2 only in NAQM would give a higher NO concentration resulting in a better agreement with observational data for NO and night-time O-3 mixing ratios. In addition to chemical processes, the difference in the vertical transport of O-3 was found to affect the simulated results significantly. Particularly, the increase in downward O-3 flux from the upper layer to the surface after dawn was found to be substantially different among the models. Larger early morning vertical transport of O-3 simulated by CMAQ 5.0.2 is thought to be the reason for higher daytime O-3 in July in this model. All three models overestimated the daytime ozone by ca. 20 ppbv at the remote site Oki in July, where in situ photochemical activity is minimal.","archive_location":"WOS:000456028700002","container-title":"ATMOSPHERIC CHEMISTRY AND PHYSICS","DOI":"10.5194/acp-19-603-2019","ISSN":"1680-7316","issue":"1","page":"603-615","title":"Comparison of surface ozone simulation among selected regional models in MICS-Asia III - effects of chemistry and vertical transport for the causes of difference","volume":"19","author":[{"family":"Akimoto","given":"Hajime"},{"family":"Nagashima","given":"Tatsuya"},{"family":"Li","given":"Jie"},{"family":"Fu","given":"Joshua S."},{"family":"Ji","given":"Dongsheng"},{"family":"Tan","given":"Jiani"},{"family":"Wang","given":"Zifa"}],"issued":{"date-parts":[["2019",1,16]]}}},{"id":"kDOdxzcL/KhrUjKpI","uris":["http://zotero.org/users/15391371/items/YFAW2EKC"],"itemData":{"id":2786,"type":"article-journal","abstract":"Models of atmospheric composition play an essential role in our scientific understanding of atmospheric processes and in providing policy strategies to deal with societally relevant problems such as climate change, air quality, and ecosystem degradation. The fidelity of these models needs to be assessed against observations to ensure that errors in model formulations are found and that model limitations are understood. A range of approaches are necessary for these comparisons. Here, we apply a spectral analysis methodology for this comparison. We use the Lomb-Scargle periodogram, a method similar to a Fourier transform, but better suited to deal with the gapped data sets typical of observational data. We apply this methodology to long-term hourly ozone observations and the equivalent model (GEOS-Chem) output. We show that the spectrally transformed observational data show a distinct power spectrum with regimes indicative of meteorological processes (weather, macroweather) and specific peaks observed at the daily and annual timescales together with corresponding harmonic peaks at one-half, one-third, etc., of these frequencies. Model output shows corresponding features. A comparison between the amplitude and phase of these peaks introduces a new comparison methodology between model and measurements. We focus on the amplitude and phase of diurnal and seasonal cycles and present observational/model comparisons and discuss model performance. We find large biases notably for the seasonal cycle in the mid-latitude Northern Hemisphere where the amplitudes are generally overestimated by up to 16 ppbv, and phases are too late on the order of 1-5 months. This spectral methodology can be applied to a range of model-measurement applications and is highly suitable for Multimodel Intercomparison Projects (MIPs).","archive_location":"WOS:000381091400015","container-title":"ATMOSPHERIC CHEMISTRY AND PHYSICS","DOI":"10.5194/acp-16-8295-2016","ISSN":"1680-7316","issue":"13","page":"8295-8308","title":"Spectral analysis of atmospheric composition: application to surface ozone model-measurement comparisons","volume":"16","author":[{"family":"Bowdalo","given":"Dene R."},{"family":"Evans","given":"Mathew J."},{"family":"Sofen","given":"Eric D."}],"issued":{"date-parts":[["2016"]]}}},{"id":"kDOdxzcL/UkCf3byh","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kDOdxzcL/IsGn1ROa","uris":["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kDOdxzcL/x2Y2IJu4","uris":["http://zotero.org/users/15391371/items/3CRSQ9SM"],"itemData":{"id":631,"type":"article-journal","container-title":"Atmospheric Environment","DOI":"10.1016/S1352-2310(99)00462-8","ISSN":"13522310","issue":"12-14","license":"https://www.elsevier.com/tdm/userlicense/1.0/","page":"2131-2159","source":"DOI.org (Crossref)","title":"Heterogeneous chemistry and tropospheric ozone","volume":"34","author":[{"family":"Jacob","given":"D"}],"issued":{"date-parts":[["2000"]]}}}],"schema":"https://github.com/citation-style-language/schema/raw/master/csl-citation.json"} </w:instrText>
      </w:r>
      <w:r w:rsidRPr="00E0133D">
        <w:rPr>
          <w:szCs w:val="24"/>
        </w:rPr>
        <w:fldChar w:fldCharType="separate"/>
      </w:r>
      <w:r w:rsidRPr="00E0133D">
        <w:rPr>
          <w:szCs w:val="24"/>
        </w:rPr>
        <w:t>(Ahmadov et al. 2015; Akimoto et al. 2019; Bowdalo, Evans, and Sofen 2016; Engardt 2008; Hakim et al. 2019; Jacob 2000)</w:t>
      </w:r>
      <w:r w:rsidRPr="00E0133D">
        <w:rPr>
          <w:szCs w:val="24"/>
        </w:rPr>
        <w:fldChar w:fldCharType="end"/>
      </w:r>
      <w:r w:rsidRPr="00E0133D">
        <w:rPr>
          <w:szCs w:val="24"/>
        </w:rPr>
        <w:t xml:space="preserve"> were among the top features. The distribution of latitudes, longitudes and elevation were heavily skewed as per </w:t>
      </w:r>
      <w:r w:rsidRPr="00E0133D">
        <w:rPr>
          <w:szCs w:val="24"/>
          <w:highlight w:val="yellow"/>
        </w:rPr>
        <w:t>Table X</w:t>
      </w:r>
      <w:r w:rsidRPr="00E0133D">
        <w:rPr>
          <w:szCs w:val="24"/>
        </w:rPr>
        <w:t xml:space="preserve">; while a more normal distribution of these features may provide higher correlation areas spanning numerous elevations, two main caveats still come to light from using latitudes and longitudes as a numerical feature in geospatial models: </w:t>
      </w:r>
    </w:p>
    <w:p w14:paraId="5F1A8358" w14:textId="77777777" w:rsidR="00E0133D" w:rsidRPr="00E0133D" w:rsidRDefault="00E0133D" w:rsidP="00E0133D">
      <w:pPr>
        <w:pStyle w:val="ListParagraph"/>
        <w:numPr>
          <w:ilvl w:val="0"/>
          <w:numId w:val="2"/>
        </w:numPr>
        <w:spacing w:after="0" w:line="240" w:lineRule="auto"/>
        <w:rPr>
          <w:rFonts w:ascii="Century Schoolbook" w:hAnsi="Century Schoolbook"/>
          <w:i w:val="0"/>
        </w:rPr>
      </w:pPr>
      <w:r w:rsidRPr="00E0133D">
        <w:rPr>
          <w:rFonts w:ascii="Century Schoolbook" w:hAnsi="Century Schoolbook"/>
          <w:i w:val="0"/>
        </w:rPr>
        <w:t>They are essentially properties of a geo-atom, such as time, elevation, site-id, etc.; incorporating a property as a feature is like incorporating a tuning metric into the model as a feature.</w:t>
      </w:r>
    </w:p>
    <w:p w14:paraId="172DABC0" w14:textId="77777777" w:rsidR="00E0133D" w:rsidRPr="00E0133D" w:rsidRDefault="00E0133D" w:rsidP="00E0133D">
      <w:pPr>
        <w:pStyle w:val="ListParagraph"/>
        <w:numPr>
          <w:ilvl w:val="0"/>
          <w:numId w:val="2"/>
        </w:numPr>
        <w:spacing w:after="0" w:line="240" w:lineRule="auto"/>
        <w:rPr>
          <w:rFonts w:ascii="Century Schoolbook" w:hAnsi="Century Schoolbook"/>
          <w:i w:val="0"/>
        </w:rPr>
      </w:pPr>
      <w:r w:rsidRPr="00E0133D">
        <w:rPr>
          <w:rFonts w:ascii="Century Schoolbook" w:hAnsi="Century Schoolbook"/>
          <w:i w:val="0"/>
        </w:rPr>
        <w:t xml:space="preserve">The spatial dependency of a monitor’s metrological depiction is provided by a transformation based on its remotely sensed source, numerical </w:t>
      </w:r>
      <w:r w:rsidRPr="00E0133D">
        <w:rPr>
          <w:rFonts w:ascii="Century Schoolbook" w:hAnsi="Century Schoolbook"/>
          <w:i w:val="0"/>
        </w:rPr>
        <w:lastRenderedPageBreak/>
        <w:t xml:space="preserve">representations of spatial data artificially group these transformations and adds bias to models </w:t>
      </w:r>
    </w:p>
    <w:p w14:paraId="4E22A3FD" w14:textId="77777777" w:rsidR="00E0133D" w:rsidRPr="00E0133D" w:rsidRDefault="00E0133D" w:rsidP="00E0133D">
      <w:pPr>
        <w:rPr>
          <w:szCs w:val="24"/>
        </w:rPr>
      </w:pPr>
      <w:r w:rsidRPr="00E0133D">
        <w:rPr>
          <w:szCs w:val="24"/>
        </w:rPr>
        <w:t xml:space="preserve">ML/AI ensembles utilizing geospatial data are estimating trends based on geo-atoms gathered over the estimated AOI in the way of pixels. When latitudes and longitudes are incorporated into prediction, the distribution must be assumed normal, hence why </w:t>
      </w:r>
      <w:proofErr w:type="gramStart"/>
      <w:r w:rsidRPr="00E0133D">
        <w:rPr>
          <w:szCs w:val="24"/>
        </w:rPr>
        <w:t>these may</w:t>
      </w:r>
      <w:proofErr w:type="gramEnd"/>
      <w:r w:rsidRPr="00E0133D">
        <w:rPr>
          <w:szCs w:val="24"/>
        </w:rPr>
        <w:t xml:space="preserve"> not yield significant results in AOIs whose spatial properties don’t vary via the typical normal bell-curve. </w:t>
      </w:r>
    </w:p>
    <w:p w14:paraId="21FA0671" w14:textId="483D9E1F" w:rsidR="00E0133D" w:rsidRPr="00E0133D" w:rsidRDefault="00E0133D" w:rsidP="00E0133D">
      <w:pPr>
        <w:ind w:firstLine="720"/>
        <w:rPr>
          <w:szCs w:val="24"/>
        </w:rPr>
      </w:pPr>
      <w:r w:rsidRPr="00E0133D">
        <w:rPr>
          <w:szCs w:val="24"/>
        </w:rPr>
        <w:t xml:space="preserve">Residual Kriging offers a more stable solution to incorporate geospatial data into ML/AI by integrating geo-atoms as separate, predictive measures. They become a feature of the model without acting as a feature withing the ensemble itself, better depicting spatial dependance and improving overall accuracy as seen in this study. RK is written to model spatial drift, which is difficult to capture for ML/AI models as </w:t>
      </w:r>
      <w:r w:rsidR="005E35EB" w:rsidRPr="00E0133D">
        <w:rPr>
          <w:szCs w:val="24"/>
        </w:rPr>
        <w:t>a</w:t>
      </w:r>
      <w:r w:rsidRPr="00E0133D">
        <w:rPr>
          <w:szCs w:val="24"/>
        </w:rPr>
        <w:t xml:space="preserve"> dependent variable; RK enhancements to the final models account for drift while separating the prediction from group bias. As per the literature review, finely tuned models such as WRFC-XGB and MATCH</w:t>
      </w:r>
      <w:r w:rsidRPr="00E0133D">
        <w:rPr>
          <w:rStyle w:val="FootnoteReference"/>
          <w:szCs w:val="24"/>
        </w:rPr>
        <w:footnoteReference w:id="1"/>
      </w:r>
      <w:r w:rsidRPr="00E0133D">
        <w:rPr>
          <w:szCs w:val="24"/>
        </w:rPr>
        <w:t xml:space="preserve"> </w:t>
      </w:r>
      <w:r w:rsidRPr="00E0133D">
        <w:rPr>
          <w:szCs w:val="24"/>
        </w:rPr>
        <w:fldChar w:fldCharType="begin"/>
      </w:r>
      <w:r w:rsidR="00AC21CF">
        <w:rPr>
          <w:szCs w:val="24"/>
        </w:rPr>
        <w:instrText xml:space="preserve"> ADDIN ZOTERO_ITEM CSL_CITATION {"citationID":"2Dwdb2wm","properties":{"formattedCitation":"(Engardt 2008; Hu et al. 2022)","plainCitation":"(Engardt 2008; Hu et al. 2022)","noteIndex":0},"citationItems":[{"id":"kDOdxzcL/UkCf3byh","uris":["http://zotero.org/users/15391371/items/9BJ6W797"],"itemData":{"id":2763,"type":"article-journal","abstract":"Hourly, three-dimensional, fields of tropospheric ozone have been produced for 12 consecutive months on a domain covering South Asia, using the regional Eulerian off-line chemistry transport model MATCH. The results were compared with background observations to investigate diurnal and seasonal variations of near-surface ozone in the region. MATCH reproduced the seasonality of near-surface ozone at most locations in the area. However, the current, and previous, studies indicate that the model consequently overestimate night-time concentrations, while it occasionally underestimates the day-time, near-surface, ozone concentrations. The lowest monthly-mean concentrations of near-surface ozone are typically experienced in June-September, coincident with the rainy season in most areas. The seasonality is not identical across the domain; some locations have a completely different trend. Large areas in Northern India and Nepal show a secondary minimum during the cold winter season (December-January). High concentrations of near-surface ozone are found over the oceans, close to the Indian subcontinent, due to the less efficient dry deposition to water surfaces; over parts of Tibet due to influence of free tropospheric air and little deposition to snow covered surfaces; and along the Gangetic valley due to the large emissions of precursors in this region. Monthly-mean ozone concentrations in the densely populated northern India range from 30-45 ppb(v). The model results were also used to produce maps of AOT40. The results point towards similar levels of AOT40 in India as in Europe: large areas of India show 3-month AOT40 values above 3 ppm(v) hours.","archive_location":"WOS:000254090200004","container-title":"JOURNAL OF ATMOSPHERIC CHEMISTRY","DOI":"10.1007/s10874-008-9096-z","ISSN":"0167-7764","issue":"1","page":"61-80","title":"Modelling of near-surface ozone over South Asia","volume":"59","author":[{"family":"Engardt","given":"Magnuz"}],"issued":{"date-parts":[["2008",1]]}}},{"id":"kDOdxzcL/ekIqSDgi","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E0133D">
        <w:rPr>
          <w:szCs w:val="24"/>
        </w:rPr>
        <w:fldChar w:fldCharType="separate"/>
      </w:r>
      <w:r w:rsidR="00AC21CF" w:rsidRPr="00AC21CF">
        <w:t>(Engardt 2008; Hu et al. 2022)</w:t>
      </w:r>
      <w:r w:rsidRPr="00E0133D">
        <w:rPr>
          <w:szCs w:val="24"/>
        </w:rPr>
        <w:fldChar w:fldCharType="end"/>
      </w:r>
      <w:r w:rsidRPr="00E0133D">
        <w:rPr>
          <w:szCs w:val="24"/>
        </w:rPr>
        <w:t xml:space="preserve"> mainly utilize chemical transport models in addition to satellite imagery to account for spatial error by integrating atmospheric dynamics and emission inventories, enhancing the accuracy of pollutant dispersion estimates across available resolutions. Studies like </w:t>
      </w:r>
      <w:r w:rsidRPr="00E0133D">
        <w:rPr>
          <w:szCs w:val="24"/>
        </w:rPr>
        <w:fldChar w:fldCharType="begin"/>
      </w:r>
      <w:r w:rsidR="00AC21CF">
        <w:rPr>
          <w:szCs w:val="24"/>
        </w:rPr>
        <w:instrText xml:space="preserve"> ADDIN ZOTERO_ITEM CSL_CITATION {"citationID":"qUmZ5xUx","properties":{"formattedCitation":"(Becker 2021; Centoni 2017; G. Chen et al. 2021; X. Chen et al. 2023; Hu et al. 2022)","plainCitation":"(Becker 2021; Centoni 2017; G. Chen et al. 2021; X. Chen et al. 2023; Hu et al. 2022)","noteIndex":0},"citationItems":[{"id":"kDOdxzcL/pyR0hUzU","uris":["http://zotero.org/users/15391371/items/6HLYB4JZ"],"itemData":{"id":2916,"type":"book","archive_location":"PQDT:65573746","ISBN":"979-8-5160-5817-2","title":"Using Regionalized Air Quality Model Performance and Bayesian Maximum Entropy Data Fusion to Map Global Surface Ozone Concentration and Associated Uncertainty","author":[{"family":"Becker","given":"Jacob Sugar"}],"issued":{"date-parts":[["2021"]]}}},{"id":"kDOdxzcL/dnt3vQk5","uris":["http://zotero.org/users/15391371/items/7ZSAZ5MF"],"itemData":{"id":2767,"type":"article-journal","archive_location":"PQDT:67660087","title":"Global scale modelling of ozone deposition processes and interaction between surface ozone and climate change","author":[{"family":"Centoni","given":"Federico"}],"issued":{"date-parts":[["2017"]]}}},{"id":"kDOdxzcL/26IAH8nw","uris":["http://zotero.org/users/15391371/items/I7TWNWGT"],"itemData":{"id":2970,"type":"article-journal","abstract":"China is faced with increasing ozone pollution due to rapid economic development and urbanization. Although the ground monitoring network provides continuous real-time ozone measurements, its practical applications are limited due to sparse spatial distribution. The monitoring network coupling with various data and the machine learning algorithms is a promising approach to estimate surface ozone concentrations. However, previous studies on ozone estimation in China are restricted to small study scale, low spatial resolution and low predictive ability. The study aims to 1) improve the accuracy of surface ozone estimates across China using an iterative random forest (RF) model, more recent ground monitoring data and high-resolution grid meteorological data, and 2) estimate the daily max 8-h average ozone concentrations across China during 2008?2019 at a spatial resolution of 0.0625?. The iterative RF model showed that the sample-based and site-based cross-validation (CV) R2 were 0.84 and 0.79, respectively, indicating higher accuracy than the single RF model and previous studies. Daily max 8-h average ozone data product across China was estimated during 2008?2019 with an improved spatial resolution of 0.0625?. The newly generated ozone data product shows great potential in future studies to assess the short-term and long-term health effect of ozone pollution.","archive_location":"WOS:000651405200006","container-title":"SUSTAINABLE CITIES AND SOCIETY","DOI":"10.1016/j.scs.2021.102807","ISSN":"2210-6707","title":"Improving satellite-based estimation of surface ozone across China during 2008-2019 using iterative random forest model and high-resolution grid meteorological data","volume":"69","author":[{"family":"Chen","given":"Gongbo"},{"family":"Chen","given":"Jiang"},{"family":"Dong","given":"Guang-hui"},{"family":"Yang","given":"Bo-yi"},{"family":"Liu","given":"Yisi"},{"family":"Lu","given":"Tianjun"},{"family":"Yu","given":"Pei"},{"family":"Guo","given":"Yuming"},{"family":"Li","given":"Shanshan"}],"accessed":{"date-parts":[["2021",5,29]]},"issued":{"date-parts":[["2021",6]]}}},{"id":"kDOdxzcL/pTIChNXs","uris":["http://zotero.org/users/15391371/items/6AS8WZYS"],"itemData":{"id":2854,"type":"article-journal","abstract":"Surface ozone (O3), a well-recognized air pollutant, exists in the atmosphere, which has a detrimental effect on public health and the ecological environment. It is reported that surface O3 has seen a significant increase in many cities from 2019 to 2021 (COVID-19 pandemic). In this study, we applied an innovative machine learning model (Deep Forest) coupled with satellites, the Troposphere Monitoring Instrument (TROPOMI) and the Ozone Monitoring Instrument (OMI), and meteorological datasets to estimate monthly surface O3 of 1 km spatial res-olution across China during this pandemic period. Our model achieved an overall R2 of 0.974, 0.963, and root mean square error (RMSE) of 6.016 mu g/m3, 7.214 mu g/m3 on TROPOMI-based datasets and OMI-based datasets, respectively. Also, we found the higher ozone concentration regions were in Eastern China. Simultaneously, the surface O3 concentration was high in summer(average =110.57 +/- 15.01 mu g/m3). And the ozone concentration in summer 2020 (average = 107.78 +/- 13.90 mu g/m3) declined unprecedently than in summer 2019 (average = 110.54 +/- 16.58 mu g/m3). Our results indicated that TROPOMI data could provide robust data support for surface ozone concentration estimation. Furthermore, this study could enhance our comprehension of the formation mechanisms of surface O3 in China and assist air environment management decision-making.","archive_location":"WOS:001005458600001","container-title":"ATMOSPHERIC ENVIRONMENT","DOI":"10.1016/j.atmosenv.2023.119819","ISSN":"1352-2310","title":"Estimating monthly surface ozone using multi-source satellite products in China based on Deep Forest model","volume":"307","author":[{"family":"Chen","given":"Xueyao"},{"family":"Wang","given":"Zhige"},{"family":"Shangguan","given":"Yulin"},{"family":"Yu","given":"Jie"},{"family":"Hu","given":"Bifeng"},{"family":"Shen","given":"Qiaohui"},{"family":"Xue","given":"Jie"},{"family":"Zhang","given":"Xianglin"},{"family":"Shi","given":"Zhou"}],"accessed":{"date-parts":[["2023",6,25]]},"issued":{"date-parts":[["2023",8,15]]}}},{"id":"kDOdxzcL/ekIqSDgi","uris":["http://zotero.org/users/15391371/items/4JG7VLKI"],"itemData":{"id":3005,"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iaomin"},{"family":"Zhang","given":"Jing"},{"family":"Xue","given":"Wenhao"},{"family":"Zhou","given":"Lihua"},{"family":"Che","given":"Yunfei"},{"family":"Han","given":"Tian"}],"accessed":{"date-parts":[["2022",5,4]]},"issued":{"date-parts":[["2022",4]]}}}],"schema":"https://github.com/citation-style-language/schema/raw/master/csl-citation.json"} </w:instrText>
      </w:r>
      <w:r w:rsidRPr="00E0133D">
        <w:rPr>
          <w:szCs w:val="24"/>
        </w:rPr>
        <w:fldChar w:fldCharType="separate"/>
      </w:r>
      <w:r w:rsidR="00AC21CF" w:rsidRPr="00AC21CF">
        <w:t>(Becker 2021; Centoni 2017; G. Chen et al. 2021; X. Chen et al. 2023; Hu et al. 2022)</w:t>
      </w:r>
      <w:r w:rsidRPr="00E0133D">
        <w:rPr>
          <w:szCs w:val="24"/>
        </w:rPr>
        <w:fldChar w:fldCharType="end"/>
      </w:r>
      <w:r w:rsidRPr="00E0133D">
        <w:rPr>
          <w:szCs w:val="24"/>
        </w:rPr>
        <w:t xml:space="preserve"> incorporate more data; such as fine resolution land-use data, evaluations of tropospheric/ground level ozone measurements, and higher quality data from the source</w:t>
      </w:r>
      <w:r w:rsidRPr="00E0133D">
        <w:rPr>
          <w:rStyle w:val="FootnoteReference"/>
          <w:szCs w:val="24"/>
        </w:rPr>
        <w:footnoteReference w:id="2"/>
      </w:r>
      <w:r w:rsidRPr="00E0133D">
        <w:rPr>
          <w:szCs w:val="24"/>
        </w:rPr>
        <w:t xml:space="preserve">, yielding extremely accurate results without the correction of monitor values. </w:t>
      </w:r>
    </w:p>
    <w:p w14:paraId="0FD5D540" w14:textId="77777777" w:rsidR="00E0133D" w:rsidRPr="00E0133D" w:rsidRDefault="00E0133D" w:rsidP="00E0133D">
      <w:pPr>
        <w:ind w:firstLine="720"/>
        <w:rPr>
          <w:szCs w:val="24"/>
        </w:rPr>
      </w:pPr>
      <w:r w:rsidRPr="00E0133D">
        <w:rPr>
          <w:szCs w:val="24"/>
        </w:rPr>
        <w:t>Remote sensing is simply the analysis of measured, reflected light. After numerous optical corrections and mathematical transforms rooted in sibling-sciences, astronomy-based processes and biological activity can be detected with great accuracy and precision. For example, the normalized differential vegetation index (NDVI) is a great depiction of plant health stemming in differences between red and shortwave UV light. Remote Sensing can be a geographer’s best tool in this modern day of spatial computing. Studies utilizing this analysis of geospatial correction to reflected light are attempting to incorporate geospatial corrections into these models as hardcoded feature transformations. As imagery gets more advanced, technology begins to better account for the errors recorded among satellite imagery, models which don’t incorporate spatial error via residual kriging are slightly incorporating this error by way of complex physics and optics. The estimated kinetic energy depicted on the day and time that the ozone concentration was gathered may offer key insights into a new, highly correlated feature with minimal collinearity</w:t>
      </w:r>
    </w:p>
    <w:p w14:paraId="1962B492" w14:textId="5074D477" w:rsidR="00E0133D" w:rsidRPr="00E0133D" w:rsidRDefault="005E35EB" w:rsidP="00E0133D">
      <w:pPr>
        <w:jc w:val="center"/>
        <w:rPr>
          <w:szCs w:val="24"/>
        </w:rPr>
      </w:pPr>
      <w:bookmarkStart w:id="0" w:name="_Hlk202621333"/>
      <w:r>
        <w:rPr>
          <w:szCs w:val="24"/>
        </w:rPr>
        <w:t xml:space="preserve">VII.3. </w:t>
      </w:r>
      <w:r w:rsidRPr="00E0133D">
        <w:rPr>
          <w:szCs w:val="24"/>
        </w:rPr>
        <w:t xml:space="preserve">An Advanced Adaptation of </w:t>
      </w:r>
      <w:proofErr w:type="spellStart"/>
      <w:r w:rsidRPr="00E0133D">
        <w:rPr>
          <w:szCs w:val="24"/>
        </w:rPr>
        <w:t>Lagrangian</w:t>
      </w:r>
      <w:proofErr w:type="spellEnd"/>
      <w:r w:rsidRPr="00E0133D">
        <w:rPr>
          <w:szCs w:val="24"/>
        </w:rPr>
        <w:t xml:space="preserve"> Mechanics</w:t>
      </w:r>
    </w:p>
    <w:p w14:paraId="7AB600FA" w14:textId="77777777" w:rsidR="00E0133D" w:rsidRPr="00E0133D" w:rsidRDefault="00E0133D" w:rsidP="00E0133D">
      <w:pPr>
        <w:ind w:firstLine="720"/>
        <w:rPr>
          <w:szCs w:val="24"/>
        </w:rPr>
      </w:pPr>
      <w:r w:rsidRPr="00E0133D">
        <w:rPr>
          <w:szCs w:val="24"/>
        </w:rPr>
        <w:t xml:space="preserve">The basics of </w:t>
      </w:r>
      <w:proofErr w:type="spellStart"/>
      <w:r w:rsidRPr="00E0133D">
        <w:rPr>
          <w:szCs w:val="24"/>
        </w:rPr>
        <w:t>Lagrangian</w:t>
      </w:r>
      <w:proofErr w:type="spellEnd"/>
      <w:r w:rsidRPr="00E0133D">
        <w:rPr>
          <w:szCs w:val="24"/>
        </w:rPr>
        <w:t xml:space="preserve"> field theory were initially known to the research and used to construct two features for prediction, one of which does not exist for gaseous states: KE and UE. Using a series of transformations, an entire system can </w:t>
      </w:r>
      <w:r w:rsidRPr="00E0133D">
        <w:rPr>
          <w:szCs w:val="24"/>
        </w:rPr>
        <w:lastRenderedPageBreak/>
        <w:t xml:space="preserve">be explained as an integral of internal energies over time: The general scope of this theory is if a system's motion is subject to any form of constraint, then there exists a set of generalized coordinates which are compatible with those constraints and hence, simplify the analysis of the system's motion. It was initially believed that a system carried out motions that minimize its actions. This was called the Principle of Least Action, but later, it was realized that an infinitesimal variation in the path yielded no effect on the action of the system. In the world of physics, the difference between minimal and 0 drastically changes the theory. With this new assumption that actions are assumed to be stationary with respect to small variations in their motion, a set of equations known as Euler-Lagrange equations can be implemented and utilized as a feature known as the Action Potential. </w:t>
      </w:r>
    </w:p>
    <w:p w14:paraId="33508303" w14:textId="77777777" w:rsidR="00E0133D" w:rsidRPr="00E0133D" w:rsidRDefault="00E0133D" w:rsidP="00E0133D">
      <w:pPr>
        <w:ind w:firstLine="720"/>
        <w:rPr>
          <w:szCs w:val="24"/>
        </w:rPr>
      </w:pPr>
      <w:r w:rsidRPr="00E0133D">
        <w:rPr>
          <w:szCs w:val="24"/>
        </w:rPr>
        <w:t xml:space="preserve">These equations represent general coordinates that are replaced by </w:t>
      </w:r>
      <w:proofErr w:type="spellStart"/>
      <w:r w:rsidRPr="00E0133D">
        <w:rPr>
          <w:szCs w:val="24"/>
        </w:rPr>
        <w:t>Lagrangian</w:t>
      </w:r>
      <w:proofErr w:type="spellEnd"/>
      <w:r w:rsidRPr="00E0133D">
        <w:rPr>
          <w:szCs w:val="24"/>
        </w:rPr>
        <w:t xml:space="preserve"> densities (</w:t>
      </w:r>
      <w:proofErr w:type="spellStart"/>
      <w:r w:rsidRPr="00E0133D">
        <w:rPr>
          <w:szCs w:val="24"/>
        </w:rPr>
        <w:t>L</w:t>
      </w:r>
      <w:r w:rsidRPr="00E0133D">
        <w:rPr>
          <w:szCs w:val="24"/>
          <w:vertAlign w:val="subscript"/>
        </w:rPr>
        <w:t>ρ</w:t>
      </w:r>
      <w:proofErr w:type="spellEnd"/>
      <w:r w:rsidRPr="00E0133D">
        <w:rPr>
          <w:szCs w:val="24"/>
        </w:rPr>
        <w:t xml:space="preserve">). Like replacing loss functions within a statistical model to change outcomes, LFT allows for numerous representations of </w:t>
      </w:r>
      <w:proofErr w:type="spellStart"/>
      <w:r w:rsidRPr="00E0133D">
        <w:rPr>
          <w:szCs w:val="24"/>
        </w:rPr>
        <w:t>L</w:t>
      </w:r>
      <w:r w:rsidRPr="00E0133D">
        <w:rPr>
          <w:szCs w:val="24"/>
          <w:vertAlign w:val="subscript"/>
        </w:rPr>
        <w:t>ρ</w:t>
      </w:r>
      <w:proofErr w:type="spellEnd"/>
      <w:r w:rsidRPr="00E0133D">
        <w:rPr>
          <w:szCs w:val="24"/>
          <w:vertAlign w:val="subscript"/>
        </w:rPr>
        <w:t xml:space="preserve"> </w:t>
      </w:r>
      <w:r w:rsidRPr="00E0133D">
        <w:rPr>
          <w:szCs w:val="24"/>
        </w:rPr>
        <w:t>to account for the numerous mechanics discovered in thermodynamical and chemical-based features mentioned in Chapter III.</w:t>
      </w:r>
      <w:bookmarkEnd w:id="0"/>
      <w:r w:rsidRPr="00E0133D">
        <w:rPr>
          <w:szCs w:val="24"/>
        </w:rPr>
        <w:t xml:space="preserve"> The history of these developing theories and their core, the Principle of Least Action (PLA), offers exciting new relationships to modern satellite technology which can be further developed into features of many molecular and mechanical surface measurements. </w:t>
      </w:r>
    </w:p>
    <w:p w14:paraId="32BEDE3C" w14:textId="215F9DB7" w:rsidR="00E0133D" w:rsidRPr="00E0133D" w:rsidRDefault="005E35EB" w:rsidP="00E0133D">
      <w:pPr>
        <w:jc w:val="center"/>
        <w:rPr>
          <w:szCs w:val="24"/>
        </w:rPr>
      </w:pPr>
      <w:r>
        <w:rPr>
          <w:szCs w:val="24"/>
        </w:rPr>
        <w:t xml:space="preserve">VII.3.1. </w:t>
      </w:r>
      <w:r w:rsidRPr="00E0133D">
        <w:rPr>
          <w:szCs w:val="24"/>
        </w:rPr>
        <w:t>The Principle of Least Action</w:t>
      </w:r>
    </w:p>
    <w:p w14:paraId="5F607CF6" w14:textId="48D38EAC" w:rsidR="00E0133D" w:rsidRPr="00E0133D" w:rsidRDefault="00E0133D" w:rsidP="00E0133D">
      <w:pPr>
        <w:ind w:firstLine="720"/>
        <w:rPr>
          <w:szCs w:val="24"/>
        </w:rPr>
      </w:pPr>
      <w:r w:rsidRPr="00E0133D">
        <w:rPr>
          <w:szCs w:val="24"/>
        </w:rPr>
        <w:t xml:space="preserve">PLA was initially established under the theory that a system always moves </w:t>
      </w:r>
      <w:proofErr w:type="gramStart"/>
      <w:r w:rsidR="005E35EB" w:rsidRPr="00E0133D">
        <w:rPr>
          <w:szCs w:val="24"/>
        </w:rPr>
        <w:t>in regard to</w:t>
      </w:r>
      <w:proofErr w:type="gramEnd"/>
      <w:r w:rsidRPr="00E0133D">
        <w:rPr>
          <w:szCs w:val="24"/>
        </w:rPr>
        <w:t xml:space="preserve"> the minimal number of actions allowable from the degrees of freedom defining the system. Later, PLA established that an infinitesimal variation within the path yielded no effects on the overall actions a system can have. In the world of physics, the difference between minimal and 0 drastically changes the theory; actions now are assumed to be stationary with respect to small variations in motion. A set of equations known as Euler-Lagrange equations can be implemented and utilized as a feature known as the Action Potential (AP). These represent a function of general coordinates that are replaced by </w:t>
      </w:r>
      <w:proofErr w:type="spellStart"/>
      <w:r w:rsidRPr="00E0133D">
        <w:rPr>
          <w:szCs w:val="24"/>
        </w:rPr>
        <w:t>Lagrangian</w:t>
      </w:r>
      <w:proofErr w:type="spellEnd"/>
      <w:r w:rsidRPr="00E0133D">
        <w:rPr>
          <w:szCs w:val="24"/>
        </w:rPr>
        <w:t xml:space="preserve"> densities (</w:t>
      </w:r>
      <w:proofErr w:type="spellStart"/>
      <w:r w:rsidRPr="00E0133D">
        <w:rPr>
          <w:szCs w:val="24"/>
        </w:rPr>
        <w:t>L</w:t>
      </w:r>
      <w:r w:rsidRPr="00E0133D">
        <w:rPr>
          <w:szCs w:val="24"/>
          <w:vertAlign w:val="subscript"/>
        </w:rPr>
        <w:t>ρ</w:t>
      </w:r>
      <w:proofErr w:type="spellEnd"/>
      <w:r w:rsidRPr="00E0133D">
        <w:rPr>
          <w:szCs w:val="24"/>
        </w:rPr>
        <w:t xml:space="preserve">). Like replacing loss functions within a statistical model to change outcomes, LFT allows for numerous representations of </w:t>
      </w:r>
      <w:proofErr w:type="spellStart"/>
      <w:r w:rsidRPr="00E0133D">
        <w:rPr>
          <w:szCs w:val="24"/>
        </w:rPr>
        <w:t>L</w:t>
      </w:r>
      <w:r w:rsidRPr="00E0133D">
        <w:rPr>
          <w:szCs w:val="24"/>
          <w:vertAlign w:val="subscript"/>
        </w:rPr>
        <w:t>ρ</w:t>
      </w:r>
      <w:proofErr w:type="spellEnd"/>
      <w:r w:rsidRPr="00E0133D">
        <w:rPr>
          <w:szCs w:val="24"/>
          <w:vertAlign w:val="subscript"/>
        </w:rPr>
        <w:t xml:space="preserve"> </w:t>
      </w:r>
      <w:r w:rsidRPr="00E0133D">
        <w:rPr>
          <w:szCs w:val="24"/>
        </w:rPr>
        <w:t xml:space="preserve">to account for the numerous sub-fields in physics. </w:t>
      </w:r>
    </w:p>
    <w:p w14:paraId="13A6C90E" w14:textId="77777777" w:rsidR="00E0133D" w:rsidRPr="00E0133D" w:rsidRDefault="00E0133D" w:rsidP="00E0133D">
      <w:pPr>
        <w:ind w:firstLine="720"/>
        <w:rPr>
          <w:szCs w:val="24"/>
        </w:rPr>
      </w:pPr>
      <w:r w:rsidRPr="00E0133D">
        <w:rPr>
          <w:szCs w:val="24"/>
        </w:rPr>
        <w:t xml:space="preserve">The proposed kinetic energy calculations for the properties of geo-atoms in this thesis are precursors to a much broader set of terms stemming from these </w:t>
      </w:r>
      <w:proofErr w:type="spellStart"/>
      <w:r w:rsidRPr="00E0133D">
        <w:rPr>
          <w:szCs w:val="24"/>
        </w:rPr>
        <w:t>Lagrangian</w:t>
      </w:r>
      <w:proofErr w:type="spellEnd"/>
      <w:r w:rsidRPr="00E0133D">
        <w:rPr>
          <w:szCs w:val="24"/>
        </w:rPr>
        <w:t xml:space="preserve"> mechanics. In its most general form, any independent variable in LFT can be represented as some theoretical event in space-time </w:t>
      </w:r>
      <w:proofErr w:type="gramStart"/>
      <w:r w:rsidRPr="00E0133D">
        <w:rPr>
          <w:szCs w:val="24"/>
        </w:rPr>
        <w:t>S(</w:t>
      </w:r>
      <w:proofErr w:type="gramEnd"/>
      <w:r w:rsidRPr="00E0133D">
        <w:rPr>
          <w:szCs w:val="24"/>
        </w:rPr>
        <w:t xml:space="preserve">x, y, z, t) </w:t>
      </w:r>
      <w:proofErr w:type="gramStart"/>
      <w:r w:rsidRPr="00E0133D">
        <w:rPr>
          <w:szCs w:val="24"/>
        </w:rPr>
        <w:t>similar to</w:t>
      </w:r>
      <w:proofErr w:type="gramEnd"/>
      <w:r w:rsidRPr="00E0133D">
        <w:rPr>
          <w:szCs w:val="24"/>
        </w:rPr>
        <w:t xml:space="preserve"> the geo-atom established in 2007 by Dr Goodchild. Dependent variables can be represented as a quantifiable action attributing to the independent event occurring at that time, φ(</w:t>
      </w:r>
      <w:proofErr w:type="spellStart"/>
      <w:proofErr w:type="gramStart"/>
      <w:r w:rsidRPr="00E0133D">
        <w:rPr>
          <w:szCs w:val="24"/>
        </w:rPr>
        <w:t>x,y</w:t>
      </w:r>
      <w:proofErr w:type="gramEnd"/>
      <w:r w:rsidRPr="00E0133D">
        <w:rPr>
          <w:szCs w:val="24"/>
        </w:rPr>
        <w:t>,</w:t>
      </w:r>
      <w:proofErr w:type="gramStart"/>
      <w:r w:rsidRPr="00E0133D">
        <w:rPr>
          <w:szCs w:val="24"/>
        </w:rPr>
        <w:t>z,t</w:t>
      </w:r>
      <w:proofErr w:type="spellEnd"/>
      <w:proofErr w:type="gramEnd"/>
      <w:r w:rsidRPr="00E0133D">
        <w:rPr>
          <w:szCs w:val="24"/>
        </w:rPr>
        <w:t xml:space="preserve">). If these actions can be properly defined as properties establishing values for a geo-atom and in a geo-field, then implementation of LFT via modern complex ensembles would assume that once an event has happened, it does not happen again until the same number of actions are present in the system. While underlying complex mathematics like this are included in CTMs by way of features representing emissions, the accuracy offered by RK shows there are potential missing transport mechanisms that can be further improved. </w:t>
      </w:r>
    </w:p>
    <w:p w14:paraId="007BCFD8" w14:textId="77777777" w:rsidR="00E0133D" w:rsidRPr="00E0133D" w:rsidRDefault="00E0133D" w:rsidP="00E0133D">
      <w:pPr>
        <w:ind w:firstLine="720"/>
        <w:rPr>
          <w:szCs w:val="24"/>
        </w:rPr>
      </w:pPr>
      <w:r w:rsidRPr="00E0133D">
        <w:rPr>
          <w:szCs w:val="24"/>
        </w:rPr>
        <w:lastRenderedPageBreak/>
        <w:t>In general, this thesis used three main takeaways from LFT which are also used in the bases of CTM models to establish the core concepts of KE depictions in Chapter III:</w:t>
      </w:r>
    </w:p>
    <w:p w14:paraId="28E135F6" w14:textId="77777777" w:rsidR="00E0133D" w:rsidRPr="00E0133D" w:rsidRDefault="00E0133D" w:rsidP="00E0133D">
      <w:pPr>
        <w:pStyle w:val="ListParagraph"/>
        <w:numPr>
          <w:ilvl w:val="1"/>
          <w:numId w:val="1"/>
        </w:numPr>
        <w:spacing w:after="0" w:line="240" w:lineRule="auto"/>
        <w:rPr>
          <w:rFonts w:ascii="Century Schoolbook" w:hAnsi="Century Schoolbook"/>
          <w:i w:val="0"/>
        </w:rPr>
      </w:pPr>
      <w:r w:rsidRPr="00E0133D">
        <w:rPr>
          <w:rFonts w:ascii="Century Schoolbook" w:hAnsi="Century Schoolbook"/>
          <w:i w:val="0"/>
        </w:rPr>
        <w:t xml:space="preserve">A system wants to be stationarity unless actions cause it to be otherwise. Stationarity ensues an energy state of 0, or a systems ground state. </w:t>
      </w:r>
    </w:p>
    <w:p w14:paraId="62DFE373" w14:textId="77777777" w:rsidR="00E0133D" w:rsidRPr="00E0133D" w:rsidRDefault="00E0133D" w:rsidP="00E0133D">
      <w:pPr>
        <w:pStyle w:val="ListParagraph"/>
        <w:numPr>
          <w:ilvl w:val="1"/>
          <w:numId w:val="1"/>
        </w:numPr>
        <w:spacing w:after="0" w:line="240" w:lineRule="auto"/>
        <w:rPr>
          <w:rFonts w:ascii="Century Schoolbook" w:hAnsi="Century Schoolbook"/>
          <w:i w:val="0"/>
        </w:rPr>
      </w:pPr>
      <w:r w:rsidRPr="00E0133D">
        <w:rPr>
          <w:rFonts w:ascii="Century Schoolbook" w:hAnsi="Century Schoolbook"/>
          <w:i w:val="0"/>
        </w:rPr>
        <w:t>Where a system's motion is subject to constraints, there exists a set of generalized coordinates that are compatible with those constraints</w:t>
      </w:r>
    </w:p>
    <w:p w14:paraId="4225AA40" w14:textId="77777777" w:rsidR="00E0133D" w:rsidRPr="00E0133D" w:rsidRDefault="00E0133D" w:rsidP="00E0133D">
      <w:pPr>
        <w:pStyle w:val="ListParagraph"/>
        <w:numPr>
          <w:ilvl w:val="1"/>
          <w:numId w:val="1"/>
        </w:numPr>
        <w:spacing w:after="0" w:line="240" w:lineRule="auto"/>
        <w:rPr>
          <w:rFonts w:ascii="Century Schoolbook" w:hAnsi="Century Schoolbook"/>
          <w:i w:val="0"/>
        </w:rPr>
      </w:pPr>
      <w:r w:rsidRPr="00E0133D">
        <w:rPr>
          <w:rFonts w:ascii="Century Schoolbook" w:hAnsi="Century Schoolbook"/>
          <w:i w:val="0"/>
        </w:rPr>
        <w:t>The analysis of the system's motion can be represented as an equivalency of energy such that:</w:t>
      </w:r>
    </w:p>
    <w:p w14:paraId="3A0137F6" w14:textId="66401426" w:rsidR="00E0133D" w:rsidRPr="00E0133D" w:rsidRDefault="00E0133D" w:rsidP="00E0133D">
      <w:pPr>
        <w:rPr>
          <w:szCs w:val="24"/>
        </w:rPr>
      </w:pPr>
      <m:oMathPara>
        <m:oMath>
          <m:r>
            <m:rPr>
              <m:sty m:val="p"/>
            </m:rPr>
            <w:rPr>
              <w:rFonts w:ascii="Cambria Math" w:hAnsi="Cambria Math"/>
              <w:szCs w:val="24"/>
            </w:rPr>
            <m:t>L</m:t>
          </m:r>
          <m:r>
            <m:rPr>
              <m:sty m:val="p"/>
            </m:rPr>
            <w:rPr>
              <w:rFonts w:ascii="Cambria Math" w:hAnsi="Cambria Math"/>
              <w:szCs w:val="24"/>
              <w:vertAlign w:val="subscript"/>
            </w:rPr>
            <m:t>=KE-UE=</m:t>
          </m:r>
          <m:nary>
            <m:naryPr>
              <m:limLoc m:val="subSup"/>
              <m:ctrlPr>
                <w:rPr>
                  <w:rFonts w:ascii="Cambria Math" w:hAnsi="Cambria Math"/>
                  <w:szCs w:val="24"/>
                </w:rPr>
              </m:ctrlPr>
            </m:naryPr>
            <m:sub>
              <m:r>
                <m:rPr>
                  <m:sty m:val="p"/>
                </m:rPr>
                <w:rPr>
                  <w:rFonts w:ascii="Cambria Math" w:hAnsi="Cambria Math"/>
                  <w:szCs w:val="24"/>
                </w:rPr>
                <m:t>i</m:t>
              </m:r>
            </m:sub>
            <m:sup>
              <m:r>
                <m:rPr>
                  <m:sty m:val="p"/>
                </m:rPr>
                <w:rPr>
                  <w:rFonts w:ascii="Cambria Math" w:hAnsi="Cambria Math"/>
                  <w:szCs w:val="24"/>
                </w:rPr>
                <m:t>t</m:t>
              </m:r>
            </m:sup>
            <m:e>
              <m:r>
                <m:rPr>
                  <m:sty m:val="p"/>
                </m:rPr>
                <w:rPr>
                  <w:rFonts w:ascii="Cambria Math" w:hAnsi="Cambria Math"/>
                  <w:szCs w:val="24"/>
                </w:rPr>
                <m:t>L</m:t>
              </m:r>
            </m:e>
          </m:nary>
          <m:sSup>
            <m:sSupPr>
              <m:ctrlPr>
                <w:rPr>
                  <w:rFonts w:ascii="Cambria Math" w:hAnsi="Cambria Math"/>
                  <w:szCs w:val="24"/>
                </w:rPr>
              </m:ctrlPr>
            </m:sSupPr>
            <m:e>
              <m:r>
                <m:rPr>
                  <m:sty m:val="p"/>
                </m:rPr>
                <w:rPr>
                  <w:rFonts w:ascii="Cambria Math" w:hAnsi="Cambria Math"/>
                  <w:szCs w:val="24"/>
                </w:rPr>
                <m:t>d</m:t>
              </m:r>
            </m:e>
            <m:sup>
              <m:r>
                <m:rPr>
                  <m:sty m:val="p"/>
                </m:rPr>
                <w:rPr>
                  <w:rFonts w:ascii="Cambria Math" w:hAnsi="Cambria Math"/>
                  <w:szCs w:val="24"/>
                </w:rPr>
                <m:t>μ</m:t>
              </m:r>
            </m:sup>
          </m:sSup>
          <m:r>
            <m:rPr>
              <m:sty m:val="p"/>
            </m:rPr>
            <w:rPr>
              <w:rFonts w:ascii="Cambria Math" w:hAnsi="Cambria Math"/>
              <w:szCs w:val="24"/>
            </w:rPr>
            <m:t>=0</m:t>
          </m:r>
        </m:oMath>
      </m:oMathPara>
    </w:p>
    <w:p w14:paraId="5BCCA29F" w14:textId="77777777" w:rsidR="00E0133D" w:rsidRPr="00E0133D" w:rsidRDefault="00E0133D" w:rsidP="00E0133D">
      <w:pPr>
        <w:rPr>
          <w:szCs w:val="24"/>
        </w:rPr>
      </w:pPr>
      <w:r w:rsidRPr="00E0133D">
        <w:rPr>
          <w:szCs w:val="24"/>
        </w:rPr>
        <w:t xml:space="preserve">Where </w:t>
      </w:r>
      <w:proofErr w:type="spellStart"/>
      <w:r w:rsidRPr="00E0133D">
        <w:rPr>
          <w:szCs w:val="24"/>
        </w:rPr>
        <w:t>i</w:t>
      </w:r>
      <w:proofErr w:type="spellEnd"/>
      <w:r w:rsidRPr="00E0133D">
        <w:rPr>
          <w:szCs w:val="24"/>
        </w:rPr>
        <w:t xml:space="preserve"> represents any number of actions in the system at any point in time t. Some systems do not contain potential energy given their state, such as chemical systems. Chemical potential energy and thermodynamic relationships drastically change the representation of </w:t>
      </w:r>
      <w:proofErr w:type="spellStart"/>
      <w:r w:rsidRPr="00E0133D">
        <w:rPr>
          <w:szCs w:val="24"/>
        </w:rPr>
        <w:t>Lagrangian</w:t>
      </w:r>
      <w:proofErr w:type="spellEnd"/>
      <w:r w:rsidRPr="00E0133D">
        <w:rPr>
          <w:szCs w:val="24"/>
        </w:rPr>
        <w:t xml:space="preserve"> densities; vast fields dedicated to this concept have yet to fully reach the world of GIS transformations. If given a continuous set of maximum and minimums over time, the property of a geo-atom can be a representation of </w:t>
      </w:r>
      <w:bookmarkStart w:id="1" w:name="_Hlk194149784"/>
      <w:proofErr w:type="spellStart"/>
      <w:r w:rsidRPr="00E0133D">
        <w:rPr>
          <w:szCs w:val="24"/>
        </w:rPr>
        <w:t>L</w:t>
      </w:r>
      <w:r w:rsidRPr="00E0133D">
        <w:rPr>
          <w:szCs w:val="24"/>
          <w:vertAlign w:val="subscript"/>
        </w:rPr>
        <w:t>ρ</w:t>
      </w:r>
      <w:bookmarkEnd w:id="1"/>
      <w:proofErr w:type="spellEnd"/>
      <w:r w:rsidRPr="00E0133D">
        <w:rPr>
          <w:szCs w:val="24"/>
        </w:rPr>
        <w:t xml:space="preserve"> using Euler–Lagrange transformations of available imagery. These equations are a system of second-order ordinary differential equations whose solutions are stationary points of a given action. They can be related to entropy and thermodynamics to describe the geodesic flow of any field, φ, for some set of time:</w:t>
      </w:r>
    </w:p>
    <w:p w14:paraId="548787D3" w14:textId="6DF4BA89" w:rsidR="00E0133D" w:rsidRPr="00E0133D" w:rsidRDefault="00000000" w:rsidP="00E0133D">
      <w:pPr>
        <w:rPr>
          <w:szCs w:val="24"/>
        </w:rPr>
      </w:pPr>
      <m:oMathPara>
        <m:oMath>
          <m:f>
            <m:fPr>
              <m:ctrlPr>
                <w:rPr>
                  <w:rFonts w:ascii="Cambria Math" w:hAnsi="Cambria Math"/>
                  <w:szCs w:val="24"/>
                </w:rPr>
              </m:ctrlPr>
            </m:fPr>
            <m:num>
              <m:r>
                <m:rPr>
                  <m:sty m:val="p"/>
                </m:rPr>
                <w:rPr>
                  <w:rFonts w:ascii="Cambria Math" w:hAnsi="Cambria Math"/>
                  <w:szCs w:val="24"/>
                </w:rPr>
                <m:t>δS</m:t>
              </m:r>
            </m:num>
            <m:den>
              <m:r>
                <m:rPr>
                  <m:sty m:val="p"/>
                </m:rPr>
                <w:rPr>
                  <w:rFonts w:ascii="Cambria Math" w:hAnsi="Cambria Math"/>
                  <w:szCs w:val="24"/>
                </w:rPr>
                <m:t>δ</m:t>
              </m:r>
              <m:sSub>
                <m:sSubPr>
                  <m:ctrlPr>
                    <w:rPr>
                      <w:rFonts w:ascii="Cambria Math" w:hAnsi="Cambria Math"/>
                      <w:szCs w:val="24"/>
                    </w:rPr>
                  </m:ctrlPr>
                </m:sSubPr>
                <m:e>
                  <m:r>
                    <m:rPr>
                      <m:sty m:val="p"/>
                    </m:rPr>
                    <w:rPr>
                      <w:rFonts w:ascii="Cambria Math" w:hAnsi="Cambria Math"/>
                      <w:szCs w:val="24"/>
                    </w:rPr>
                    <m:t>φ</m:t>
                  </m:r>
                </m:e>
                <m:sub>
                  <m:r>
                    <m:rPr>
                      <m:sty m:val="p"/>
                    </m:rPr>
                    <w:rPr>
                      <w:rFonts w:ascii="Cambria Math" w:hAnsi="Cambria Math"/>
                      <w:szCs w:val="24"/>
                    </w:rPr>
                    <m:t>i</m:t>
                  </m:r>
                </m:sub>
              </m:sSub>
            </m:den>
          </m:f>
          <m:r>
            <m:rPr>
              <m:sty m:val="p"/>
            </m:rPr>
            <w:rPr>
              <w:rFonts w:ascii="Cambria Math" w:hAnsi="Cambria Math"/>
              <w:szCs w:val="24"/>
            </w:rPr>
            <m:t xml:space="preserve">= </m:t>
          </m:r>
          <m:nary>
            <m:naryPr>
              <m:limLoc m:val="subSup"/>
              <m:ctrlPr>
                <w:rPr>
                  <w:rFonts w:ascii="Cambria Math" w:hAnsi="Cambria Math"/>
                  <w:szCs w:val="24"/>
                </w:rPr>
              </m:ctrlPr>
            </m:naryPr>
            <m:sub>
              <m:r>
                <m:rPr>
                  <m:sty m:val="p"/>
                </m:rPr>
                <w:rPr>
                  <w:rFonts w:ascii="Cambria Math" w:hAnsi="Cambria Math"/>
                  <w:szCs w:val="24"/>
                </w:rPr>
                <m:t>i</m:t>
              </m:r>
            </m:sub>
            <m:sup>
              <m:r>
                <m:rPr>
                  <m:sty m:val="p"/>
                </m:rPr>
                <w:rPr>
                  <w:rFonts w:ascii="Cambria Math" w:hAnsi="Cambria Math"/>
                  <w:szCs w:val="24"/>
                </w:rPr>
                <m:t>N</m:t>
              </m:r>
            </m:sup>
            <m:e>
              <m:r>
                <m:rPr>
                  <m:sty m:val="p"/>
                </m:rPr>
                <w:rPr>
                  <w:rFonts w:ascii="Cambria Math" w:hAnsi="Cambria Math"/>
                  <w:szCs w:val="24"/>
                </w:rPr>
                <m:t>L</m:t>
              </m:r>
            </m:e>
          </m:nary>
          <m:r>
            <m:rPr>
              <m:sty m:val="p"/>
            </m:rPr>
            <w:rPr>
              <w:rFonts w:ascii="Cambria Math" w:hAnsi="Cambria Math"/>
              <w:szCs w:val="24"/>
            </w:rPr>
            <m:t>d</m:t>
          </m:r>
          <m:sSub>
            <m:sSubPr>
              <m:ctrlPr>
                <w:rPr>
                  <w:rFonts w:ascii="Cambria Math" w:hAnsi="Cambria Math"/>
                  <w:szCs w:val="24"/>
                </w:rPr>
              </m:ctrlPr>
            </m:sSubPr>
            <m:e>
              <m:r>
                <m:rPr>
                  <m:sty m:val="p"/>
                </m:rPr>
                <w:rPr>
                  <w:rFonts w:ascii="Cambria Math" w:hAnsi="Cambria Math"/>
                  <w:szCs w:val="24"/>
                </w:rPr>
                <m:t>μ</m:t>
              </m:r>
            </m:e>
            <m:sub>
              <m:r>
                <m:rPr>
                  <m:sty m:val="p"/>
                </m:rPr>
                <w:rPr>
                  <w:rFonts w:ascii="Cambria Math" w:hAnsi="Cambria Math"/>
                  <w:szCs w:val="24"/>
                </w:rPr>
                <m:t>q</m:t>
              </m:r>
            </m:sub>
          </m:sSub>
        </m:oMath>
      </m:oMathPara>
    </w:p>
    <w:p w14:paraId="6E72903A" w14:textId="77777777" w:rsidR="00E0133D" w:rsidRPr="00E0133D" w:rsidRDefault="00E0133D" w:rsidP="00E0133D">
      <w:pPr>
        <w:rPr>
          <w:szCs w:val="24"/>
        </w:rPr>
      </w:pPr>
      <w:r w:rsidRPr="00E0133D">
        <w:rPr>
          <w:szCs w:val="24"/>
        </w:rPr>
        <w:t xml:space="preserve">Taking the variation with respect to </w:t>
      </w:r>
      <w:proofErr w:type="gramStart"/>
      <w:r w:rsidRPr="00E0133D">
        <w:rPr>
          <w:szCs w:val="24"/>
        </w:rPr>
        <w:t>φ,</w:t>
      </w:r>
      <w:proofErr w:type="gramEnd"/>
      <w:r w:rsidRPr="00E0133D">
        <w:rPr>
          <w:szCs w:val="24"/>
        </w:rPr>
        <w:t xml:space="preserve"> one obtains the typical states of systematic entropy:</w:t>
      </w:r>
    </w:p>
    <w:p w14:paraId="3C13F476" w14:textId="77777777" w:rsidR="00E0133D" w:rsidRPr="00E0133D" w:rsidRDefault="00E0133D" w:rsidP="00E0133D">
      <w:pPr>
        <w:rPr>
          <w:szCs w:val="24"/>
        </w:rPr>
      </w:pPr>
    </w:p>
    <w:p w14:paraId="64962237" w14:textId="77777777" w:rsidR="00E0133D" w:rsidRPr="00E0133D" w:rsidRDefault="00E0133D" w:rsidP="00E0133D">
      <w:pPr>
        <w:ind w:firstLine="720"/>
        <w:rPr>
          <w:szCs w:val="24"/>
        </w:rPr>
      </w:pPr>
      <w:r w:rsidRPr="00E0133D">
        <w:rPr>
          <w:szCs w:val="24"/>
        </w:rPr>
        <w:t xml:space="preserve">Given the space and time features produced in pre-processing, variables ds/dt, </w:t>
      </w:r>
      <w:proofErr w:type="spellStart"/>
      <w:r w:rsidRPr="00E0133D">
        <w:rPr>
          <w:szCs w:val="24"/>
        </w:rPr>
        <w:t>dp</w:t>
      </w:r>
      <w:proofErr w:type="spellEnd"/>
      <w:r w:rsidRPr="00E0133D">
        <w:rPr>
          <w:szCs w:val="24"/>
        </w:rPr>
        <w:t>/dt, dv/dt, etc., geo-atoms representing the PLA of any states can be implemented via proper consideration of these transformations. The final representation of surface ozone actions via Euler-LaGrange Mechanics then can be further implemented into a multidisciplinary approach known as the Supersymmetric Theory of Stochastic Dynamics (SSD).</w:t>
      </w:r>
    </w:p>
    <w:p w14:paraId="6EAB7F87" w14:textId="6D47603F" w:rsidR="00E0133D" w:rsidRPr="00E0133D" w:rsidRDefault="005E35EB" w:rsidP="00E0133D">
      <w:pPr>
        <w:jc w:val="center"/>
        <w:rPr>
          <w:szCs w:val="24"/>
        </w:rPr>
      </w:pPr>
      <w:r>
        <w:rPr>
          <w:szCs w:val="24"/>
        </w:rPr>
        <w:t xml:space="preserve">VII.3.2. </w:t>
      </w:r>
      <w:r w:rsidRPr="00E0133D">
        <w:rPr>
          <w:szCs w:val="24"/>
        </w:rPr>
        <w:t>Spontaneous Symmetric Breaking</w:t>
      </w:r>
    </w:p>
    <w:p w14:paraId="44485F4B" w14:textId="77777777" w:rsidR="00E0133D" w:rsidRPr="00E0133D" w:rsidRDefault="00E0133D" w:rsidP="00E0133D">
      <w:pPr>
        <w:ind w:firstLine="720"/>
        <w:rPr>
          <w:szCs w:val="24"/>
        </w:rPr>
      </w:pPr>
      <w:r w:rsidRPr="00E0133D">
        <w:rPr>
          <w:szCs w:val="24"/>
        </w:rPr>
        <w:t xml:space="preserve">The estimated kinetic energy depicted on the day and time that the ozone concentration was gathered may offer key insights into a new, highly correlated feature with minimal collinearity. The estimated kinetic energy must be representative of the chemical and physical properties just mentioned. Further analysis of </w:t>
      </w:r>
      <w:proofErr w:type="spellStart"/>
      <w:r w:rsidRPr="00E0133D">
        <w:rPr>
          <w:szCs w:val="24"/>
        </w:rPr>
        <w:t>Lagrangian</w:t>
      </w:r>
      <w:proofErr w:type="spellEnd"/>
      <w:r w:rsidRPr="00E0133D">
        <w:rPr>
          <w:szCs w:val="24"/>
        </w:rPr>
        <w:t xml:space="preserve"> Field Thery applied to surface ozone densities is mentioned in Chapter 6. The basic take away from this is the construction of the theoretical kinetic energy of the reaction at a given state, in some space at some time it is given as a combination of chemical-thermodynamics and LFT, for later use with a scaled field correlating to the predictor variable:</w:t>
      </w:r>
    </w:p>
    <w:p w14:paraId="277CA6D3" w14:textId="77777777" w:rsidR="00E0133D" w:rsidRPr="00E0133D" w:rsidRDefault="00E0133D" w:rsidP="00E0133D">
      <w:pPr>
        <w:ind w:firstLine="720"/>
        <w:rPr>
          <w:szCs w:val="24"/>
        </w:rPr>
      </w:pPr>
      <w:r w:rsidRPr="00E0133D">
        <w:rPr>
          <w:szCs w:val="24"/>
        </w:rPr>
        <w:lastRenderedPageBreak/>
        <w:t>If one delves deep enough into the darkness of condensed matter physics, field theory and applications of Feynman mechanics; the act of “spontaneous symmetry breaking” seems oddly familiar to the spontaneity of ozone reactions.</w:t>
      </w:r>
      <w:r w:rsidRPr="00E0133D">
        <w:rPr>
          <w:rFonts w:cs="Segoe UI"/>
          <w:szCs w:val="24"/>
          <w:shd w:val="clear" w:color="auto" w:fill="FFFFFF"/>
        </w:rPr>
        <w:t xml:space="preserve"> </w:t>
      </w:r>
      <w:r w:rsidRPr="00E0133D">
        <w:rPr>
          <w:szCs w:val="24"/>
        </w:rPr>
        <w:t>Spontaneous symmetry breaking (SSB) refers to a special case where the lowest energy state (a vacuum), may not be invariant under all symmetries. In other words, several vacuums are possible, and the overall field may not change with respect to a singular process. SSB states that a spontaneous process of symmetry breaking, by which a physical system in a symmetric state may spontaneously end up in an asymmetric state. In the case of surface ozone, light, NO</w:t>
      </w:r>
      <w:r w:rsidRPr="00E0133D">
        <w:rPr>
          <w:szCs w:val="24"/>
          <w:vertAlign w:val="subscript"/>
        </w:rPr>
        <w:t>2</w:t>
      </w:r>
      <w:r w:rsidRPr="00E0133D">
        <w:rPr>
          <w:szCs w:val="24"/>
        </w:rPr>
        <w:t xml:space="preserve">, and other atmospheric processes which drive ozone, depict the symmetric states required to produce the asymmetric state of surface ozone. Proper implementation of this theory with regards to remote sensing, geospatial transformations, and spatial-temporal analytics may be a novel missing link in modeling chemical transport systems. </w:t>
      </w:r>
    </w:p>
    <w:p w14:paraId="0E6CD715" w14:textId="1BB4137C" w:rsidR="00E0133D" w:rsidRPr="00E0133D" w:rsidRDefault="005E35EB" w:rsidP="00E0133D">
      <w:pPr>
        <w:contextualSpacing/>
        <w:jc w:val="center"/>
        <w:rPr>
          <w:caps/>
          <w:szCs w:val="24"/>
        </w:rPr>
      </w:pPr>
      <w:r>
        <w:rPr>
          <w:szCs w:val="24"/>
        </w:rPr>
        <w:t xml:space="preserve">VII.7. </w:t>
      </w:r>
      <w:r w:rsidRPr="00E0133D">
        <w:rPr>
          <w:szCs w:val="24"/>
        </w:rPr>
        <w:t xml:space="preserve">Final Comments on </w:t>
      </w:r>
      <w:r>
        <w:rPr>
          <w:szCs w:val="24"/>
        </w:rPr>
        <w:t>t</w:t>
      </w:r>
      <w:r w:rsidRPr="00E0133D">
        <w:rPr>
          <w:szCs w:val="24"/>
        </w:rPr>
        <w:t xml:space="preserve">he </w:t>
      </w:r>
      <w:proofErr w:type="spellStart"/>
      <w:r>
        <w:rPr>
          <w:szCs w:val="24"/>
        </w:rPr>
        <w:t>SMaRK</w:t>
      </w:r>
      <w:proofErr w:type="spellEnd"/>
      <w:r>
        <w:rPr>
          <w:szCs w:val="24"/>
        </w:rPr>
        <w:t xml:space="preserve"> </w:t>
      </w:r>
      <w:r w:rsidRPr="00E0133D">
        <w:rPr>
          <w:szCs w:val="24"/>
        </w:rPr>
        <w:t>Method</w:t>
      </w:r>
    </w:p>
    <w:p w14:paraId="0083EECA" w14:textId="531B02EE" w:rsidR="00E0133D" w:rsidRPr="00E0133D" w:rsidRDefault="00E0133D" w:rsidP="00E0133D">
      <w:pPr>
        <w:ind w:firstLine="720"/>
        <w:contextualSpacing/>
        <w:rPr>
          <w:caps/>
          <w:szCs w:val="24"/>
        </w:rPr>
      </w:pPr>
      <w:r w:rsidRPr="00E0133D">
        <w:rPr>
          <w:szCs w:val="24"/>
        </w:rPr>
        <w:t>In general, utilizing the RK method allowed for capturing complex error trends associated with predicted and actual values of surface O</w:t>
      </w:r>
      <w:r w:rsidRPr="00E0133D">
        <w:rPr>
          <w:szCs w:val="24"/>
          <w:vertAlign w:val="subscript"/>
        </w:rPr>
        <w:t>3</w:t>
      </w:r>
      <w:r w:rsidRPr="00E0133D">
        <w:rPr>
          <w:szCs w:val="24"/>
        </w:rPr>
        <w:t xml:space="preserve">. </w:t>
      </w:r>
      <w:proofErr w:type="spellStart"/>
      <w:r w:rsidRPr="00E0133D">
        <w:rPr>
          <w:szCs w:val="24"/>
        </w:rPr>
        <w:t>SMaRK</w:t>
      </w:r>
      <w:proofErr w:type="spellEnd"/>
      <w:r w:rsidRPr="00E0133D">
        <w:rPr>
          <w:szCs w:val="24"/>
        </w:rPr>
        <w:t xml:space="preserve"> displayed high variability and complexity of O</w:t>
      </w:r>
      <w:r w:rsidRPr="00E0133D">
        <w:rPr>
          <w:szCs w:val="24"/>
          <w:vertAlign w:val="subscript"/>
        </w:rPr>
        <w:t>3</w:t>
      </w:r>
      <w:r w:rsidRPr="00E0133D">
        <w:rPr>
          <w:szCs w:val="24"/>
        </w:rPr>
        <w:t xml:space="preserve"> concentrations due to emissions </w:t>
      </w:r>
      <w:r w:rsidRPr="00E0133D">
        <w:rPr>
          <w:caps/>
          <w:szCs w:val="24"/>
        </w:rPr>
        <w:fldChar w:fldCharType="begin"/>
      </w:r>
      <w:r w:rsidRPr="00E0133D">
        <w:rPr>
          <w:szCs w:val="24"/>
        </w:rPr>
        <w:instrText xml:space="preserve"> ADDIN ZOTERO_ITEM CSL_CITATION {"citationID":"0WD9xBjV","properties":{"unsorted":true,"formattedCitation":"(Staehle, Rieder, and Fiore 2023)","plainCitation":"(Staehle, Rieder, and Fiore 2023)","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E0133D">
        <w:rPr>
          <w:caps/>
          <w:szCs w:val="24"/>
        </w:rPr>
        <w:fldChar w:fldCharType="separate"/>
      </w:r>
      <w:r w:rsidRPr="00E0133D">
        <w:rPr>
          <w:szCs w:val="24"/>
        </w:rPr>
        <w:t>(Staehle, Rieder, and Fiore 2023)</w:t>
      </w:r>
      <w:r w:rsidRPr="00E0133D">
        <w:rPr>
          <w:caps/>
          <w:szCs w:val="24"/>
        </w:rPr>
        <w:fldChar w:fldCharType="end"/>
      </w:r>
      <w:r w:rsidRPr="00E0133D">
        <w:rPr>
          <w:szCs w:val="24"/>
        </w:rPr>
        <w:t xml:space="preserve"> while accounting for minute associations due to metrological factors </w:t>
      </w:r>
      <w:r w:rsidRPr="00E0133D">
        <w:rPr>
          <w:szCs w:val="24"/>
        </w:rPr>
        <w:fldChar w:fldCharType="begin"/>
      </w:r>
      <w:r w:rsidR="00AC21CF">
        <w:rPr>
          <w:szCs w:val="24"/>
        </w:rPr>
        <w:instrText xml:space="preserve"> ADDIN ZOTERO_ITEM CSL_CITATION {"citationID":"0Hdr41il","properties":{"formattedCitation":"(Hou et al. 2024; Liang et al. 2018; Liu et al. 2023; Meng et al. 2022; Venkanna et al. 2015)","plainCitation":"(Hou et al. 2024; Liang et al. 2018; Liu et al. 2023; Meng et al. 2022; Venkanna et al. 2015)","noteIndex":0},"citationItems":[{"id":10892,"uris":["http://zotero.org/users/15391371/items/YZVZXUUV"],"itemData":{"id":10892,"type":"article-journal","abstract":"Air pollution exhibits significant spatial spillover effects, complicating and challenging regional governance models. This study innovatively applied and optimized a statistics-based complex network method in atmospheric environmental field. The methodology was enhanced through improvements in edge weighting and threshold calculations, leading to the development of an advanced pollutant transport network model. This model integrates pollution, meteorological, and geographical data, thereby comprehensively revealing the dynamic characteristics of PM 2.5 and O3 3 transport among various cities in China. Research findings indicated that, throughout the year, the O3 3 transport network surpassed the PM 2.5 network in edge count, average degree, and average weighted degree, showcasing a higher network density, broader city connections, and greater transmission strength. Particularly during the warm period, these characteristics of the O3 3 network were more pronounced, showcasing significant transport potential. Furthermore, the model successfully identified key influential cities in different periods; it also provided detailed descriptions of the interprovincial spillover flux and pathways of PM 2.5 and O3 3 across various time scales. It pinpointed major pollution spillover and receiving provinces, with primary spillover pathways concentrated in crucial areas such as the Beijing-Tianjin-Hebei (BTH) region and its surrounding areas, the Yangtze River Delta, and the Fen-Wei Plain. Building on this, the model divided the O3, 3 , PM2.5, 2.5 , and synergistic pollution transmission regions in China into 6, 7, and 8 zones, respectively, based on network weights and the Girvan Newman (GN) algorithm. Such division offers novel perspectives and strategies for regional joint prevention and control. The validity of the model was further corroborated by source analysis results from the WRF-CAMx model in the BTH area. Overall, this research provides valuable insights for local and regional atmospheric pollution control strategies. Additionally, it offers a robust analytical tool for research in the field of atmospheric pollution.","archive_location":"WOS:001294726500001","container-title":"ENVIRONMENT INTERNATIONAL","DOI":"10.1016/j.envint.2024.108731","ISSN":"0160-4120","title":"Elucidating transport dynamics and regional division of PM2.5 and O3 in China using an advanced network model","volume":"188","author":[{"family":"Hou","given":"XS"},{"family":"Wang","given":"XQ"},{"family":"Cheng","given":"SY"},{"family":"Qi","given":"HY"},{"family":"Wang","given":"CD"},{"family":"Huang","given":"ZJ"}],"issued":{"date-parts":[["2024",6]]}}},{"id":"kDOdxzcL/GEu3o6gv","uris":["http://zotero.org/users/15391371/items/3KESWG6L"],"itemData":{"id":"PEdcMclW/MhnoduZb","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10360,"uris":["http://zotero.org/users/15391371/items/AJZIE9PP"],"itemData":{"id":10360,"type":"article-journal","abstract":"The regional transport of air pollutants significantly affects downwind air quality in the North China Plain (NCP), which forms part of the East Asian monsoon region. Here, we investigated the meteorological regional transport mechanisms that lead to wintertime PM2.5 and summertime O3 pollution episodes in downwind regions over the NCP during the East Asian monsoon. First, we analyzed the spatiotemporal patterns of PM2.5 and O3 pollution during the summers and winters of 2015-2020 in the NCP, as well as the influence of meteorological conditions. Subsequently, we identified the typical regional transport patterns of wintertime PM2.5 and summertime O3 using the multivariable empirical orthogonal function with multi-source data. The results showed that prevailing southerly and southeasterly winds in summer aggravated PM2.5 and O3 pollution over the northern NCP. Conversely, prevailing northerly and northwesterly winds in winter exacerbated PM2.5 and O3 pollution over the southern NCP. Wintertime PM2.5 pollution events in Henan (on the southern edge of the NCP) were induced by the southward movement of weak cold airflow following northerly winds governed by the East Asian winter monsoon. Additionally, a warm air mass to the south of Henan and the high surrounding terrain inhibited further southward invasion of weak cold air, causing heavy PM2.5 pollution. Conversely, summertime O3 pollution episodes in Beijing (on the northern edge of the NCP) were associated with southerly and southeasterly winds, which drove the transport of O3 and its precursors from the southern NCP to Beijing. The mountain barrier in northern Beijing aggravated O3 pollution. During the O3 pollution events, Beijing was in a transitional regime, and HCHO and NO2 increased by 17.16% and 20.43%, respectively. Furthermore, the vertical structure of the atmosphere facilitated the downward mixing of PM2.5 and O3 transported during pollution episodes. These re- sults provide a theoretical reference for predicting and controlling heavy air pollution in the NCP.","archive_location":"WOS:000920448900001","container-title":"ATMOSPHERIC POLLUTION RESEARCH","DOI":"10.1016/j.apr.2022.101638","ISSN":"1309-1042","issue":"1","title":"Meteorological mechanisms of regional PM2.5 and O3 transport in the North China Plain driven by the East Asian monsoon","volume":"14","author":[{"family":"Liu","given":"S"},{"family":"Zhao","given":"WH"},{"family":"Li","given":"LJ"},{"family":"Jin","given":"JN"},{"family":"Li","given":"TZ"},{"family":"Xu","given":"HT"},{"family":"Zhao","given":"WJ"}],"issued":{"date-parts":[["2023",1]]}}},{"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E0133D">
        <w:rPr>
          <w:szCs w:val="24"/>
        </w:rPr>
        <w:fldChar w:fldCharType="separate"/>
      </w:r>
      <w:r w:rsidR="00AC21CF" w:rsidRPr="00AC21CF">
        <w:t>(Hou et al. 2024; Liang et al. 2018; Liu et al. 2023; Meng et al. 2022; Venkanna et al. 2015)</w:t>
      </w:r>
      <w:r w:rsidRPr="00E0133D">
        <w:rPr>
          <w:szCs w:val="24"/>
        </w:rPr>
        <w:fldChar w:fldCharType="end"/>
      </w:r>
      <w:r w:rsidRPr="00E0133D">
        <w:rPr>
          <w:szCs w:val="24"/>
        </w:rPr>
        <w:t xml:space="preserve">.  While kriging has been known about for some time, it’s frequency and applications to geospatial representation in ML/AI ensembles and corrective measures remain extinct. In addition, a high-spatial resolution less than </w:t>
      </w:r>
      <w:r w:rsidRPr="00E0133D">
        <w:rPr>
          <w:caps/>
          <w:szCs w:val="24"/>
        </w:rPr>
        <w:t>300</w:t>
      </w:r>
      <w:r w:rsidRPr="00E0133D">
        <w:rPr>
          <w:szCs w:val="24"/>
        </w:rPr>
        <w:t>m of surface O</w:t>
      </w:r>
      <w:r w:rsidRPr="00E0133D">
        <w:rPr>
          <w:szCs w:val="24"/>
          <w:vertAlign w:val="subscript"/>
        </w:rPr>
        <w:t>3</w:t>
      </w:r>
      <w:r w:rsidRPr="00E0133D">
        <w:rPr>
          <w:szCs w:val="24"/>
        </w:rPr>
        <w:t xml:space="preserve"> does not yet exist for the USNA as it does for other </w:t>
      </w:r>
      <w:r w:rsidR="005E35EB" w:rsidRPr="00E0133D">
        <w:rPr>
          <w:szCs w:val="24"/>
        </w:rPr>
        <w:t>nations</w:t>
      </w:r>
      <w:r w:rsidR="005E35EB" w:rsidRPr="00E0133D">
        <w:rPr>
          <w:caps/>
          <w:szCs w:val="24"/>
        </w:rPr>
        <w:t>.</w:t>
      </w:r>
      <w:r w:rsidRPr="00E0133D">
        <w:rPr>
          <w:szCs w:val="24"/>
        </w:rPr>
        <w:t xml:space="preserve"> Models have been utilized via atmospheric monitoring networks provided by large institutions and networks such as tropospheric ozone assessment report (TOAR), EPA, and NASA</w:t>
      </w:r>
      <w:r w:rsidRPr="00E0133D">
        <w:rPr>
          <w:caps/>
          <w:szCs w:val="24"/>
        </w:rPr>
        <w:t>.</w:t>
      </w:r>
    </w:p>
    <w:p w14:paraId="606C6AA9" w14:textId="77777777" w:rsidR="00E0133D" w:rsidRPr="00E0133D" w:rsidRDefault="00E0133D" w:rsidP="00E0133D">
      <w:pPr>
        <w:ind w:firstLine="720"/>
        <w:rPr>
          <w:szCs w:val="24"/>
        </w:rPr>
      </w:pPr>
      <w:r w:rsidRPr="00E0133D">
        <w:rPr>
          <w:szCs w:val="24"/>
        </w:rPr>
        <w:t>The RK method’s innovations addressed explicit limitations inherent in traditional geo-statistical models, particularly with respect to handling complex spatial dependencies and improving spatial resolution. Statistical models, such as linear and ridge regression, have long served as foundational tools for geographic and environmental predictions due to their simplicity and interpretability. However, their effectiveness in ozone modeling has been restricted by an inability to handle non-linear and spatially heterogeneous relationships, which are fundamental characteristics of ozone transport and transformation in the atmosphere. Atmospheric chemistry models, like geos-chem, offer the non-linear predictive power required to understand ozone formation processes at large scales but often lack the spatial granularity necessary for detailed exposure assessments. These models, though informative for understanding ozone formation mechanisms, typically provide results that are too coarse to capture the spatial variations crucial to localized public health research. The RK method, by interpolating spatial residuals from baseline models, introduces a critical enhancement that addresses these deficiencies, providing a more refined spatial resolution that is suitable for high-resolution monthly and daily historical modeling.</w:t>
      </w:r>
    </w:p>
    <w:p w14:paraId="3A44C6D6" w14:textId="0999BBEE" w:rsidR="00E0133D" w:rsidRPr="00E0133D" w:rsidRDefault="005E35EB" w:rsidP="00E0133D">
      <w:pPr>
        <w:jc w:val="center"/>
        <w:rPr>
          <w:caps/>
          <w:szCs w:val="24"/>
        </w:rPr>
      </w:pPr>
      <w:r>
        <w:rPr>
          <w:szCs w:val="24"/>
        </w:rPr>
        <w:lastRenderedPageBreak/>
        <w:t xml:space="preserve">VII.8. </w:t>
      </w:r>
      <w:r w:rsidRPr="00E0133D">
        <w:rPr>
          <w:szCs w:val="24"/>
        </w:rPr>
        <w:t xml:space="preserve">Necessity </w:t>
      </w:r>
      <w:r>
        <w:rPr>
          <w:szCs w:val="24"/>
        </w:rPr>
        <w:t>o</w:t>
      </w:r>
      <w:r w:rsidRPr="00E0133D">
        <w:rPr>
          <w:szCs w:val="24"/>
        </w:rPr>
        <w:t>f Residual Kriging</w:t>
      </w:r>
    </w:p>
    <w:p w14:paraId="7B8CE531" w14:textId="77777777" w:rsidR="00E0133D" w:rsidRPr="00E0133D" w:rsidRDefault="00E0133D" w:rsidP="00E0133D">
      <w:pPr>
        <w:ind w:firstLine="720"/>
        <w:rPr>
          <w:caps/>
          <w:szCs w:val="24"/>
        </w:rPr>
      </w:pPr>
      <w:r w:rsidRPr="00E0133D">
        <w:rPr>
          <w:szCs w:val="24"/>
        </w:rPr>
        <w:t>The advent of satellite monitoring systems has also contributed significantly to ozone modeling by supplying remote sensing data that is crucial for large-scale atmospheric studies. Instruments like the total ozone mapping spectrometer (toms) and the more recent Sentinel-5P satellite offer invaluable datasets that track ozone and its precursors at a global level. These data, however, are subject to spatial limitations and are constrained by their resolution, particularly in densely populated or topographically diverse regions where ozone variability can be substantial. Satellite data alone cannot achieve the spatial and temporal precision needed for accurate, localized exposure assessments. However, the integration of satellite data with the RK method opens new possibilities. By applying residual kriging to the baseline satellite data, we can account for local variability and improve upon the spatial resolution, rendering the dataset much more useful for high-resolution historical and current-day models. This enhancement is particularly promising for bridging the gap in ozone data quality from 1980 to the present, enabling continuous historical models that track monthly and daily ozone variations across decades.</w:t>
      </w:r>
    </w:p>
    <w:p w14:paraId="674186C1" w14:textId="17D808FD" w:rsidR="00E0133D" w:rsidRPr="00E0133D" w:rsidRDefault="005E35EB" w:rsidP="00E0133D">
      <w:pPr>
        <w:jc w:val="center"/>
        <w:rPr>
          <w:szCs w:val="24"/>
        </w:rPr>
      </w:pPr>
      <w:r>
        <w:rPr>
          <w:szCs w:val="24"/>
        </w:rPr>
        <w:t xml:space="preserve">VII.9. </w:t>
      </w:r>
      <w:proofErr w:type="spellStart"/>
      <w:r>
        <w:rPr>
          <w:szCs w:val="24"/>
        </w:rPr>
        <w:t>SMaRK</w:t>
      </w:r>
      <w:proofErr w:type="spellEnd"/>
      <w:r w:rsidRPr="00E0133D">
        <w:rPr>
          <w:szCs w:val="24"/>
        </w:rPr>
        <w:t xml:space="preserve"> Developments </w:t>
      </w:r>
      <w:r w:rsidR="00054D42" w:rsidRPr="00E0133D">
        <w:rPr>
          <w:szCs w:val="24"/>
        </w:rPr>
        <w:t xml:space="preserve">and </w:t>
      </w:r>
      <w:r w:rsidR="00054D42">
        <w:rPr>
          <w:szCs w:val="24"/>
        </w:rPr>
        <w:t>Future</w:t>
      </w:r>
      <w:r>
        <w:rPr>
          <w:szCs w:val="24"/>
        </w:rPr>
        <w:t xml:space="preserve"> </w:t>
      </w:r>
      <w:r w:rsidRPr="00E0133D">
        <w:rPr>
          <w:szCs w:val="24"/>
        </w:rPr>
        <w:t>Directions</w:t>
      </w:r>
    </w:p>
    <w:p w14:paraId="57DB80FD" w14:textId="77777777" w:rsidR="00E0133D" w:rsidRPr="00E0133D" w:rsidRDefault="00E0133D" w:rsidP="00E0133D">
      <w:pPr>
        <w:ind w:firstLine="720"/>
        <w:rPr>
          <w:szCs w:val="24"/>
        </w:rPr>
      </w:pPr>
      <w:r w:rsidRPr="00E0133D">
        <w:rPr>
          <w:szCs w:val="24"/>
        </w:rPr>
        <w:t>The deployment of advanced ozone models, however, particularly regarding funding and the willingness of research institutions and governmental bodies to sustain long-term efforts in ozone exposure modeling. High spatial resolution ozone models require substantial computational resources and ongoing support for data collection and analysis. In particular, the production of continuous historical models from 1980 to 2000 necessitates significant funding for the acquisition and processing of archival data, as well as the refinement of modeling techniques to ensure accuracy. Moreover, the establishment of daily average models from 2000 to the present will require robust investment in both hardware and software infrastructure capable of handling the high-resolution demands of RK-enhanced datasets. This sustained funding is essential not only for the generation of accurate ozone models but also for fostering public health research that can meaningfully impact policy and environmental regulations.</w:t>
      </w:r>
    </w:p>
    <w:p w14:paraId="1AF052D0" w14:textId="77777777" w:rsidR="00E0133D" w:rsidRPr="00E0133D" w:rsidRDefault="00E0133D" w:rsidP="00E0133D">
      <w:pPr>
        <w:ind w:firstLine="720"/>
        <w:rPr>
          <w:szCs w:val="24"/>
        </w:rPr>
      </w:pPr>
      <w:r w:rsidRPr="00E0133D">
        <w:rPr>
          <w:szCs w:val="24"/>
        </w:rPr>
        <w:t xml:space="preserve">A commitment to understanding the full scope of ozone’s impact on human health extends beyond the scientific community and requires collaborative action from public health officials, environmental agencies, and policymakers. The development of high-resolution ozone models could reveal the toxicology of surface ozone with unprecedented clarity, illustrating the exposure risks associated with both indoor and outdoor environments. This knowledge is critical for protecting vulnerable populations, especially those who live in regions with frequent ozone pollution events or who work in industries where indoor ozone exposure may be elevated. Ozone modeling those accounts for both indoor and outdoor exposure is crucial for accurately estimating the true burden of ozone-related diseases, as indoor exposure can vary significantly depending on building ventilation, material interactions, and proximity to outdoor pollution sources. A comprehensive understanding of ozone exposure patterns could facilitate policies aimed at reducing </w:t>
      </w:r>
      <w:r w:rsidRPr="00E0133D">
        <w:rPr>
          <w:szCs w:val="24"/>
        </w:rPr>
        <w:lastRenderedPageBreak/>
        <w:t>indoor ozone levels in Workplaces, schools, and homes, further protecting public health.</w:t>
      </w:r>
    </w:p>
    <w:p w14:paraId="0415645D" w14:textId="77777777" w:rsidR="005E35EB" w:rsidRPr="00E0133D" w:rsidRDefault="00E0133D" w:rsidP="005E35EB">
      <w:pPr>
        <w:ind w:firstLine="720"/>
        <w:contextualSpacing/>
        <w:rPr>
          <w:szCs w:val="24"/>
        </w:rPr>
      </w:pPr>
      <w:r w:rsidRPr="00E0133D">
        <w:rPr>
          <w:szCs w:val="24"/>
        </w:rPr>
        <w:t>Accurate ozone models have the potential to reduce mortality rates associated with air pollution by informing more targeted and effective interventions. By providing a clearer picture of where and when high ozone concentrations occur, these models empower public health officials to issue more accurate advisories and allocate resources to areas in need. This can lead to reduced hospital admissions, fewer cases of respiratory distress, and ultimately a decrease in the mortality rate associated with ozone-related health issues. The knowledge gained from high-resolution ozone models can also serve as a foundation for preventative measures, such as urban planning initiatives that reduce vehicle emissions in densely populated areas, minimizing the risk of acute ozone exposure. Such measures not only improve air quality but also contribute to sustainable urban environments, promoting public health and well-being over the long term.</w:t>
      </w:r>
    </w:p>
    <w:p w14:paraId="43B7F6E3" w14:textId="4DC53635" w:rsidR="005E35EB" w:rsidRPr="00E0133D" w:rsidRDefault="005E35EB" w:rsidP="005E35EB">
      <w:pPr>
        <w:jc w:val="center"/>
        <w:rPr>
          <w:szCs w:val="24"/>
        </w:rPr>
      </w:pPr>
      <w:r>
        <w:rPr>
          <w:szCs w:val="24"/>
        </w:rPr>
        <w:t xml:space="preserve">VII.9.1 </w:t>
      </w:r>
      <w:r w:rsidRPr="00E0133D">
        <w:rPr>
          <w:szCs w:val="24"/>
        </w:rPr>
        <w:t>Accessing Code and Data</w:t>
      </w:r>
    </w:p>
    <w:p w14:paraId="10A5B46E" w14:textId="3C3FF068" w:rsidR="00E0133D" w:rsidRPr="00E0133D" w:rsidRDefault="005E35EB" w:rsidP="005E35EB">
      <w:pPr>
        <w:rPr>
          <w:szCs w:val="24"/>
        </w:rPr>
      </w:pPr>
      <w:r w:rsidRPr="00E0133D">
        <w:rPr>
          <w:szCs w:val="24"/>
        </w:rPr>
        <w:t>All raster data is freely available on GitHub. Scripts for downloading the necessary data are based in python. While the full project is privately available on GitHub, a public version with access to scripts and sample data can be accessed via the following link: The full scope of this project is in its infancy, and while discerning the available code now may be difficult; developments and improvements are being made daily to make this an easily distributable package via python to facilitate development of high spatial resolution imagery.</w:t>
      </w:r>
    </w:p>
    <w:p w14:paraId="4007A2A6" w14:textId="2421B4DF" w:rsidR="00E0133D" w:rsidRPr="00E0133D" w:rsidRDefault="005E35EB" w:rsidP="00E0133D">
      <w:pPr>
        <w:jc w:val="center"/>
        <w:rPr>
          <w:szCs w:val="24"/>
        </w:rPr>
      </w:pPr>
      <w:r>
        <w:rPr>
          <w:szCs w:val="24"/>
        </w:rPr>
        <w:t xml:space="preserve">VII.10. </w:t>
      </w:r>
      <w:r w:rsidRPr="00E0133D">
        <w:rPr>
          <w:szCs w:val="24"/>
        </w:rPr>
        <w:t>Closing Remarks</w:t>
      </w:r>
    </w:p>
    <w:p w14:paraId="7FF7871A" w14:textId="77777777" w:rsidR="00E0133D" w:rsidRPr="00E0133D" w:rsidRDefault="00E0133D" w:rsidP="00E0133D">
      <w:pPr>
        <w:ind w:firstLine="720"/>
        <w:rPr>
          <w:rFonts w:cs="Calibri Light"/>
          <w:szCs w:val="24"/>
        </w:rPr>
      </w:pPr>
      <w:r w:rsidRPr="00E0133D">
        <w:rPr>
          <w:rFonts w:cs="Calibri Light"/>
          <w:szCs w:val="24"/>
        </w:rPr>
        <w:t xml:space="preserve">The insights gained from these models can aid the development of high-resolution surface ozone metrics for numerous areas. To reduce ozone-related health risks, support sustainable urban environments, and restore the Earth’s natural ozone cycles, the </w:t>
      </w:r>
      <w:proofErr w:type="spellStart"/>
      <w:r w:rsidRPr="00E0133D">
        <w:rPr>
          <w:rFonts w:cs="Calibri Light"/>
          <w:szCs w:val="24"/>
        </w:rPr>
        <w:t>SMaRK</w:t>
      </w:r>
      <w:proofErr w:type="spellEnd"/>
      <w:r w:rsidRPr="00E0133D">
        <w:rPr>
          <w:rFonts w:cs="Calibri Light"/>
          <w:szCs w:val="24"/>
        </w:rPr>
        <w:t xml:space="preserve"> method enables a more accurate representation of ozone concentrations across diverse settings. This has the potential to reshape current understandings of ozone exposure, impacts to general air pollution, and could pave the way for a future where scientifically informed air quality management and deeply attuned to the needs of human health and environmental sustainability.</w:t>
      </w:r>
    </w:p>
    <w:p w14:paraId="645635F3" w14:textId="6F07361F" w:rsidR="00E0133D" w:rsidRPr="00E0133D" w:rsidRDefault="00E0133D" w:rsidP="005E35EB">
      <w:pPr>
        <w:ind w:firstLine="720"/>
        <w:rPr>
          <w:rFonts w:cs="Calibri Light"/>
          <w:szCs w:val="24"/>
        </w:rPr>
      </w:pPr>
      <w:r w:rsidRPr="00E0133D">
        <w:rPr>
          <w:rFonts w:cs="Calibri Light"/>
          <w:szCs w:val="24"/>
        </w:rPr>
        <w:t>There are many worries associated with semi-known/fully known health outcomes. Developing theories on health associations from surface ozone exposure on pediatric/elderly populations call for more detailed ozone models to quickly assign accurate exposures to aid air quality, public health, and urban ecology studies. Given that data for these studies are typically small in total area (compared to that of an entire nation or state), there is a need for methodology that can incorporate machine learning and geographic information, when necessary, fully leveraging advantages of both sides for use in high-resolution geographic modelling.</w:t>
      </w:r>
    </w:p>
    <w:p w14:paraId="5A60850A" w14:textId="77777777" w:rsidR="00E0133D" w:rsidRPr="00E0133D" w:rsidRDefault="00E0133D" w:rsidP="00E0133D">
      <w:pPr>
        <w:overflowPunct/>
        <w:autoSpaceDE/>
        <w:autoSpaceDN/>
        <w:adjustRightInd/>
        <w:ind w:firstLine="720"/>
        <w:contextualSpacing/>
        <w:rPr>
          <w:rFonts w:eastAsiaTheme="minorHAnsi"/>
          <w:kern w:val="2"/>
          <w:szCs w:val="24"/>
          <w14:ligatures w14:val="standardContextual"/>
        </w:rPr>
      </w:pPr>
      <w:r w:rsidRPr="00E0133D">
        <w:rPr>
          <w:szCs w:val="24"/>
        </w:rPr>
        <w:t xml:space="preserve">Atmospheric chemistry plays a foundational role in the history of life on Earth </w:t>
      </w:r>
      <w:r w:rsidRPr="00E0133D">
        <w:rPr>
          <w:szCs w:val="24"/>
        </w:rPr>
        <w:fldChar w:fldCharType="begin"/>
      </w:r>
      <w:r w:rsidRPr="00E0133D">
        <w:rPr>
          <w:szCs w:val="24"/>
        </w:rPr>
        <w:instrText xml:space="preserve"> ADDIN ZOTERO_ITEM CSL_CITATION {"citationID":"p3U9QXsM","properties":{"formattedCitation":"(Barzeghar et al. 2020; Chapleski et al. 2016; Flynn et al. 2021; Tanimoto et al. 2008)","plainCitation":"(Barzeghar et al. 2020; Chapleski et al. 2016; Flynn et al. 2021; Tanimoto et al. 2008)","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id":12096,"uris":["http://zotero.org/users/15391371/items/KZYNMLIG"],"itemData":{"id":12096,"type":"article-journal","abstract":"Simultaneous ground-based measurements of ozone (O&lt;sub&gt;3&lt;/sub&gt;) and carbon monoxide (CO) were conducted in March 2005 as part of the East Asian Regional Experiment (EAREX) 2005 under the umbrella of the Atmospheric Brown Clouds (ABC) project. Multiple air quality monitoring networks were integrated by performing intercomparison of individual calibration standards and measurement techniques to ensure comparability of ambient measurements, along with providing consistently high time-resolution measurements of O&lt;sub&gt;3&lt;/sub&gt; and CO at the surface sites in East Asia. Ambient data collected from eight surface stations were compared with simulation results obtained by a regional chemical transport model to infer recent changes in CO emissions from East Asia. Our inverse estimates of the CO emissions from China up to 2005 suggested an increase of 16% since 2001, in good agreement with the recent MOPITT satellite observations and the bottom-up estimates up to 2006. The O&lt;sub&gt;3&lt;/sub&gt; enhancement relative to CO in continental pollution plumes traversed in the boundary layer were examined as a function of transport time from the Asian continent to the western Pacific Ocean. Comparison of the observed ΔO&lt;sub&gt;3&lt;/sub&gt;/Δ CO ratios and their modeled spatial distributions suggests an increase in the Δ O&lt;sub&gt;3&lt;/sub&gt;/Δ CO ratio due likely to en-route photochemical O&lt;sub&gt;3&lt;/sub&gt; formation during eastward transport, confirming that East Asia is an important O&lt;sub&gt;3&lt;/sub&gt; source region during spring.","archive":"Environment Complete","archive_location":"31231482","container-title":"Atmospheric Chemistry &amp; Physics Discussions","DOI":"10.5194/acpd-8-3525-2008","ISSN":"1680-7367","issue":"1","journalAbbreviation":"Atmospheric Chemistry &amp; Physics Discussions","language":"eng","note":"publisher: Copernicus Gesellschaft mbH","page":"3525-3561","source":"EBSCOhost","title":"Diagnosing recent CO emissions and springtime O3 evolution in East Asia using coordinated ground-based observations of O3 and CO during the East Asian Regional Experiment (EAREX) 2005 campaign.","volume":"8","author":[{"family":"Tanimoto","given":"H."},{"family":"Sawa","given":"Y."},{"family":"Yonemura","given":"S."},{"family":"Yumimoto","given":"K."},{"family":"Matsueda","given":"H."},{"family":"Uno","given":"I."},{"family":"Hayasaka","given":"T."},{"family":"Mukai","given":"H."},{"family":"Tohjima","given":"Y."},{"family":"Tsuboi","given":"K."},{"family":"Zhang","given":"L."}],"issued":{"date-parts":[["2008",1,1]]}}}],"schema":"https://github.com/citation-style-language/schema/raw/master/csl-citation.json"} </w:instrText>
      </w:r>
      <w:r w:rsidRPr="00E0133D">
        <w:rPr>
          <w:szCs w:val="24"/>
        </w:rPr>
        <w:fldChar w:fldCharType="separate"/>
      </w:r>
      <w:r w:rsidRPr="00E0133D">
        <w:rPr>
          <w:szCs w:val="24"/>
        </w:rPr>
        <w:t>(Barzeghar et al. 2020; Chapleski et al. 2016; Flynn et al. 2021; Tanimoto et al. 2008)</w:t>
      </w:r>
      <w:r w:rsidRPr="00E0133D">
        <w:rPr>
          <w:szCs w:val="24"/>
        </w:rPr>
        <w:fldChar w:fldCharType="end"/>
      </w:r>
      <w:r w:rsidRPr="00E0133D">
        <w:rPr>
          <w:szCs w:val="24"/>
        </w:rPr>
        <w:t>. Abiogenetic processes on Earth nearly 4 billion years ago were attributed to the emergence of oxygen during the Great Oxidation Event (GOE); enabling the formation of the ozone (O</w:t>
      </w:r>
      <w:r w:rsidRPr="00E0133D">
        <w:rPr>
          <w:szCs w:val="24"/>
          <w:vertAlign w:val="subscript"/>
        </w:rPr>
        <w:t>3</w:t>
      </w:r>
      <w:r w:rsidRPr="00E0133D">
        <w:rPr>
          <w:szCs w:val="24"/>
        </w:rPr>
        <w:t xml:space="preserve">) layer and </w:t>
      </w:r>
      <w:bookmarkStart w:id="2" w:name="_Hlk203146687"/>
      <w:r w:rsidRPr="00E0133D">
        <w:rPr>
          <w:szCs w:val="24"/>
        </w:rPr>
        <w:t xml:space="preserve">promoting </w:t>
      </w:r>
      <w:bookmarkEnd w:id="2"/>
      <w:r w:rsidRPr="00E0133D">
        <w:rPr>
          <w:szCs w:val="24"/>
        </w:rPr>
        <w:t xml:space="preserve">photosynthetic processes </w:t>
      </w:r>
      <w:r w:rsidRPr="00E0133D">
        <w:rPr>
          <w:szCs w:val="24"/>
        </w:rPr>
        <w:fldChar w:fldCharType="begin"/>
      </w:r>
      <w:r w:rsidRPr="00E0133D">
        <w:rPr>
          <w:szCs w:val="24"/>
        </w:rPr>
        <w:instrText xml:space="preserve"> ADDIN ZOTERO_ITEM CSL_CITATION {"citationID":"xwudMD7r","properties":{"formattedCitation":"(Schell, Ackemann, and Hass 2002; Lyons, Reinhard, and Planavsky 2014)","plainCitation":"(Schell, Ackemann, and Hass 2002; Lyons, Reinhard, and Planavsky 2014)","noteIndex":0},"citationItems":[{"id":9482,"uris":["http://zotero.org/users/15391371/items/PXULIQZR"],"itemData":{"id":9482,"type":"article-journal","abstract":"The comprehensive European Air Pollution and Dispersion model system was used to estimate the impacts of the usage of reformulated and alternative fuels on regional air quality with special emphasis on surface ozone concentrations. A severe western European summer smog episode in July 1994 has been used as a reference, and the model predictions have been evaluated for this episode. A forecast simulation for the year 2005 (TREND) has been performed, including the future emission development based on the current legislation and technologies available. The results of the scenario TREND are used as a baseline for the other 2005 fuel scenarios, including fuel reformulation, fuel sulfur content, and compressed natural gas (CNG) as an alternative fuel. Compared to the year 1994, significant reductions in episode peak ozone concentrations and ozone grid hours are predicted for the TREND scenario. These reductions are even more pronounced within the investigated alternative and reformulated fuel scenarios. Especially, low sulfur fuels are appropriate for an immediate improvement in air quality, because they effect the emissions of the whole fleet. Furthermore, the simulation results indicate that the introduction of CNG vehicles would also enhance air quality with respect to ozone.","archive_location":"WOS:000176855600018","container-title":"ENVIRONMENTAL SCIENCE &amp; TECHNOLOGY","DOI":"10.1021/es015817m","ISSN":"0013-936X","issue":"14","page":"3147-3156","title":"Reformulated and alternative fuels: modeled impacts on regional air quality with special emphasis on surface ozone concentration","volume":"36","author":[{"family":"Schell","given":"B"},{"family":"Ackemann","given":"IJ"},{"family":"Hass","given":"H"}],"issued":{"date-parts":[["2002",7,15]]}}},{"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E0133D">
        <w:rPr>
          <w:szCs w:val="24"/>
        </w:rPr>
        <w:fldChar w:fldCharType="separate"/>
      </w:r>
      <w:r w:rsidRPr="00E0133D">
        <w:rPr>
          <w:szCs w:val="24"/>
        </w:rPr>
        <w:t xml:space="preserve">(Schell, </w:t>
      </w:r>
      <w:r w:rsidRPr="00E0133D">
        <w:rPr>
          <w:szCs w:val="24"/>
        </w:rPr>
        <w:lastRenderedPageBreak/>
        <w:t>Ackemann, and Hass 2002; Lyons, Reinhard, and Planavsky 2014)</w:t>
      </w:r>
      <w:r w:rsidRPr="00E0133D">
        <w:rPr>
          <w:szCs w:val="24"/>
        </w:rPr>
        <w:fldChar w:fldCharType="end"/>
      </w:r>
      <w:r w:rsidRPr="00E0133D">
        <w:rPr>
          <w:szCs w:val="24"/>
        </w:rPr>
        <w:t>. As O</w:t>
      </w:r>
      <w:r w:rsidRPr="00E0133D">
        <w:rPr>
          <w:szCs w:val="24"/>
          <w:vertAlign w:val="subscript"/>
        </w:rPr>
        <w:t>3</w:t>
      </w:r>
      <w:r w:rsidRPr="00E0133D">
        <w:rPr>
          <w:szCs w:val="24"/>
        </w:rPr>
        <w:t xml:space="preserve"> and organisms respectively grew in abundance and complexity, atmospheric composition began to stabilize, eventually resulting in the Earth as we know it today. For eons, the niche composition of chemicals on Earth has allowed life to further evolve by maintaining hypoxia tolerances through the variance in energy levels reaching the surface </w:t>
      </w:r>
      <w:r w:rsidRPr="00E0133D">
        <w:rPr>
          <w:szCs w:val="24"/>
        </w:rPr>
        <w:fldChar w:fldCharType="begin"/>
      </w:r>
      <w:r w:rsidRPr="00E0133D">
        <w:rPr>
          <w:szCs w:val="24"/>
        </w:rPr>
        <w:instrText xml:space="preserve"> ADDIN ZOTERO_ITEM CSL_CITATION {"citationID":"VDfuthVX","properties":{"formattedCitation":"(Sperling et al. 2022)","plainCitation":"(Sperling et al. 2022)","noteIndex":0},"citationItems":[{"id":12334,"uris":["http://zotero.org/users/15391371/items/TIV7VB2U"],"itemData":{"id":12334,"type":"article-journal","container-title":"The Biological Bulletin","DOI":"10.1086/721754","ISSN":"0006-3185, 1939-8697","issue":"2","journalAbbreviation":"The Biological Bulletin","language":"en","page":"184-206","source":"DOI.org (Crossref)","title":"Breathless through Time: Oxygen and Animals across Earth’s History","title-short":"Breathless through Time","volume":"243","author":[{"family":"Sperling","given":"Erik A."},{"family":"Boag","given":"Thomas H."},{"family":"Duncan","given":"Murray I."},{"family":"Endriga","given":"Cecilia R."},{"family":"Marquez","given":"J. Andres"},{"family":"Mills","given":"Daniel B."},{"family":"Monarrez","given":"Pedro M."},{"family":"Sclafani","given":"Judith A."},{"family":"Stockey","given":"Richard G."},{"family":"Payne","given":"Jonathan L."}],"issued":{"date-parts":[["2022",10,1]]}}}],"schema":"https://github.com/citation-style-language/schema/raw/master/csl-citation.json"} </w:instrText>
      </w:r>
      <w:r w:rsidRPr="00E0133D">
        <w:rPr>
          <w:szCs w:val="24"/>
        </w:rPr>
        <w:fldChar w:fldCharType="separate"/>
      </w:r>
      <w:r w:rsidRPr="00E0133D">
        <w:rPr>
          <w:szCs w:val="24"/>
        </w:rPr>
        <w:t>(Sperling et al. 2022)</w:t>
      </w:r>
      <w:r w:rsidRPr="00E0133D">
        <w:rPr>
          <w:szCs w:val="24"/>
        </w:rPr>
        <w:fldChar w:fldCharType="end"/>
      </w:r>
      <w:r w:rsidRPr="00E0133D">
        <w:rPr>
          <w:szCs w:val="24"/>
        </w:rPr>
        <w:t xml:space="preserve">. In this sense, atmospheric chemistry is both guardian and shepherd to biological evolution. </w:t>
      </w:r>
    </w:p>
    <w:p w14:paraId="02B434C8" w14:textId="6E6F97AB" w:rsidR="005E35EB" w:rsidRPr="00E0133D" w:rsidRDefault="00E0133D" w:rsidP="005E35EB">
      <w:pPr>
        <w:ind w:firstLine="720"/>
        <w:rPr>
          <w:rFonts w:cs="Calibri Light"/>
          <w:szCs w:val="24"/>
        </w:rPr>
      </w:pPr>
      <w:r w:rsidRPr="00E0133D">
        <w:rPr>
          <w:rFonts w:eastAsiaTheme="minorHAnsi"/>
          <w:kern w:val="2"/>
          <w:szCs w:val="24"/>
          <w14:ligatures w14:val="standardContextual"/>
        </w:rPr>
        <w:t xml:space="preserve">The safety and well-being of past, present, and future generations is essential work of many in geography. Applications of spatial analytics are being utilized in numerous fields to refine and theorize the complexities of the human health and cognition to better understand environmental impacts on daily life </w:t>
      </w:r>
      <w:r w:rsidRPr="00E0133D">
        <w:rPr>
          <w:rFonts w:eastAsiaTheme="minorHAnsi"/>
          <w:kern w:val="2"/>
          <w:szCs w:val="24"/>
          <w14:ligatures w14:val="standardContextual"/>
        </w:rPr>
        <w:fldChar w:fldCharType="begin"/>
      </w:r>
      <w:r w:rsidR="00AC21CF">
        <w:rPr>
          <w:rFonts w:eastAsiaTheme="minorHAnsi"/>
          <w:kern w:val="2"/>
          <w:szCs w:val="24"/>
          <w14:ligatures w14:val="standardContextual"/>
        </w:rPr>
        <w:instrText xml:space="preserve"> ADDIN ZOTERO_ITEM CSL_CITATION {"citationID":"qjdVHA4B","properties":{"unsorted":true,"formattedCitation":"(Jerrett, Gale, and Kontgis 2010; Greenough and Nelson 2019; Nawaz 2023; Fuller et al. 2022; Schlink et al. 2006; Cakaj et al. 2023; Borchert et al. 2023)","plainCitation":"(Jerrett, Gale, and Kontgis 2010; Greenough and Nelson 2019; Nawaz 2023; Fuller et al. 2022; Schlink et al. 2006; Cakaj et al. 2023; Borchert et al. 2023)","noteIndex":0},"citationItems":[{"id":"kDOdxzcL/gqEITCFH","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kDOdxzcL/4ZxKrrTy","uris":["http://zotero.org/users/15391371/items/JEKZG94P"],"itemData":{"id":459,"type":"article-journal","abstract":"Abstract\n            The humanitarian sector is increasingly adopting geospatial data to support operations. However, the utilization of these data in the humanitarian health arena is predominantly in thematic map format, thereby limiting the full insight and utility of geospatial information.\n            Geospatial analytics, in contrast, including pattern analysis, interpolation, and predictive modeling, have tremendous potential within the field of humanitarian health. This paper explores a variety of historical and contemporary geospatial applications in the public health and humanitarian fields and argues for greater integration of geospatial analysis into humanitarian health research and programming. From remote sensing to create sampling frames, to spatial interpolation for environmental exposure analysis, and multi-objective optimization algorithms for humanitarian logistics, spatial analysis has transformed epistemological paradigms, research methods and programming landscapes across diverse disciplines.\n            The field of humanitarian health, which is inextricably bounded by geography and resource limitations, should leverage the unique capacities of spatial methods and strategically integrate geospatial analytics into research and programming not only to fortify the academic legitimacy and professionalization of the field but also to improve operational efficiency and mitigation strategies.","container-title":"Conflict and Health","DOI":"10.1186/s13031-019-0234-9","ISSN":"1752-1505","issue":"1","journalAbbreviation":"Confl Health","language":"en","page":"50","source":"DOI.org (Crossref)","title":"Beyond mapping: a case for geospatial analytics in humanitarian health","title-short":"Beyond mapping","volume":"13","author":[{"family":"Greenough","given":"P. Gregg"},{"family":"Nelson","given":"Erica L."}],"issued":{"date-parts":[["2019",12]]}}},{"id":"kDOdxzcL/qwqhlyJd","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kDOdxzcL/ORpmze2E","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kDOdxzcL/kUe3dMaB","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kDOdxzcL/d3KRWt4o","uris":["http://zotero.org/users/15391371/items/8Y4UN7PG"],"itemData":{"id":3137,"type":"article-journal","abstract":"Hourly ground-level ozone (O-3) data from 52 monitoring stations in Poland were analyzed over a ten-year pre-COVID19 period (2010-2019) to map and define areas at risk for human health and vegetation, and to calculate trends over the study period. Annual O3 metrics (24-h average concentrations, 50th percentiles, and hourly maxima), human health metrics (Sum Of daily maximum 8-h Means Over 35 ppb, SOMO35, summertime average of the daily 8-h maximum O-3 concentrations, O-3 MDA8, and number of daily maximum 8-h values above 60 ppb, EU60) and vegetation exposure metrics (AOT40, i.e., accumulation of hourly O3 concentrations exceeding 40 ppb during the growing season for agricultural crops AOT40c and forests AOT40f) were investigated. Higher O3 levels occurred in rural areas than in cities. Between 2010 and 2019, the O3 levels were rising in both urban and rural areas. Despite the reduction of nitrogen oxides (NOx: -2.33% year-1) and volatile organic compounds emissions (VOCs: -0.95% year(-1)), annual O-3 mean levels (+0.81 and +0.12% year(-1)), 50th percentiles (+1.06 and similar to 0% year(-1)), hourly maxima (-0.10 and +0.23% year-1), SOMO35 (+2.86 and +1.50% year(-1)), summertime O3 MDA8 (+0.49 and +0.48% year(-1)), EU60 (+0.09 and +0.15 days year(-1)), AOT40c (+3.79 and +3.29% year(-1)) and AOT40f (+4.47 and +4.34% year(-1)) commonly increased in urban and rural stations. The O3 levels increased at 75.0% of urban stations and 62.5% of rural stations. A slight decline of the number of O3 peaks occurred in cities, likely driven by the recent reductions in NOx emissions by on-road transport. For all metrics, the increase can be attributed to higher regional photochemical O3 formation and rising background O-3 levels likely driven by imported O-3 and its precursors by long-range transport, climate change, and lower O-3 titration by NOx emissions decline. The failure to attain the target value for O3 for protecting vegetation and human health and vegetation persists. Southeastern Poland, where coal stoves are still used for residential heating, faces the highest O-3 risk. This study reports new information on surface O-3 levels, exceedances, and trends in Poland to develop effective policies to mitigate O-3 effects.","archive_location":"WOS:001039162000001","container-title":"ATMOSPHERIC ENVIRONMENT","DOI":"10.1016/j.atmosenv.2023.119926","ISSN":"1352-2310","title":"Assessing surface ozone risk to human health and forests over time in Poland","volume":"309","author":[{"family":"Cakaj","given":"Arlinda"},{"family":"Qorri","given":"Erjon"},{"family":"Coulibaly","given":"Fatimatou"},{"family":"De Marco","given":"Alessandra"},{"family":"Agathokleous","given":"Evgenios"},{"family":"Leca","given":"Stefan"},{"family":"Sicard","given":"Pierre"}],"accessed":{"date-parts":[["2023",8,17]]},"issued":{"date-parts":[["2023",9,15]]}}},{"id":"kDOdxzcL/sAK0B8iV","uris":["http://zotero.org/users/15391371/items/EHZQCX4M"],"itemData":{"id":1929,"type":"article-journal","archive_location":"WOS:001082872000001","container-title":"CURRENT ENVIRONMENTAL HEALTH REPORTS","DOI":"10.1007/s40572-023-00414-7","ISSN":"2196-5412","issue":"4","page":"490-500","title":"Air Pollution and Temperature: a Systematic Review of Ubiquitous Environmental Exposures and Sudden Cardiac Death","volume":"10","author":[{"family":"Borchert","given":"William"},{"family":"Grady","given":"Stephanie T."},{"family":"Chen","given":"Jie"},{"family":"Deville","given":"Nicole V."},{"family":"Roscoe","given":"Charlotte"},{"family":"Chen","given":"Futu"},{"family":"Mita","given":"Carol"},{"family":"Holland","given":"Isabel"},{"family":"Wilt","given":"Grete E."},{"family":"Hu","given":"Cindy R."},{"family":"Mehta","given":"Unnati"},{"family":"Nethery","given":"Rachel C."},{"family":"Albert","given":"Christine M."},{"family":"Laden","given":"Francine"},{"family":"Hart","given":"Jaime E."}],"issued":{"date-parts":[["2023",12]]}}}],"schema":"https://github.com/citation-style-language/schema/raw/master/csl-citation.json"} </w:instrText>
      </w:r>
      <w:r w:rsidRPr="00E0133D">
        <w:rPr>
          <w:rFonts w:eastAsiaTheme="minorHAnsi"/>
          <w:kern w:val="2"/>
          <w:szCs w:val="24"/>
          <w14:ligatures w14:val="standardContextual"/>
        </w:rPr>
        <w:fldChar w:fldCharType="separate"/>
      </w:r>
      <w:r w:rsidRPr="00E0133D">
        <w:rPr>
          <w:szCs w:val="24"/>
        </w:rPr>
        <w:t>(Jerrett, Gale, and Kontgis 2010; Greenough and Nelson 2019; Nawaz 2023; Fuller et al. 2022; Schlink et al. 2006; Cakaj et al. 2023; Borchert et al. 2023)</w:t>
      </w:r>
      <w:r w:rsidRPr="00E0133D">
        <w:rPr>
          <w:rFonts w:eastAsiaTheme="minorHAnsi"/>
          <w:kern w:val="2"/>
          <w:szCs w:val="24"/>
          <w14:ligatures w14:val="standardContextual"/>
        </w:rPr>
        <w:fldChar w:fldCharType="end"/>
      </w:r>
      <w:r w:rsidRPr="00E0133D">
        <w:rPr>
          <w:rFonts w:eastAsiaTheme="minorHAnsi"/>
          <w:kern w:val="2"/>
          <w:szCs w:val="24"/>
          <w14:ligatures w14:val="standardContextual"/>
        </w:rPr>
        <w:t xml:space="preserve">. Decades of geospatial computer science implementations with statistical modeling have paved the way for unique, multi-disciplinary specializations to investigate these topics. As computer science grows in availability, quality, and most importantly, ease of access, geographers continue to weave complex spatial thought into “sibling-sciences”, creating innovative solutions to known and unknown problems </w:t>
      </w:r>
      <w:r w:rsidRPr="00E0133D">
        <w:rPr>
          <w:rFonts w:eastAsiaTheme="minorHAnsi"/>
          <w:kern w:val="2"/>
          <w:szCs w:val="24"/>
          <w14:ligatures w14:val="standardContextual"/>
        </w:rPr>
        <w:fldChar w:fldCharType="begin"/>
      </w:r>
      <w:r w:rsidR="00AC21CF">
        <w:rPr>
          <w:rFonts w:eastAsiaTheme="minorHAnsi"/>
          <w:kern w:val="2"/>
          <w:szCs w:val="24"/>
          <w14:ligatures w14:val="standardContextual"/>
        </w:rPr>
        <w:instrText xml:space="preserve"> ADDIN ZOTERO_ITEM CSL_CITATION {"citationID":"nFm7H1Q7","properties":{"unsorted":true,"formattedCitation":"(Goodchild 2009; Blaschke and Merschdorf 2014)","plainCitation":"(Goodchild 2009; Blaschke and Merschdorf 2014)","noteIndex":0},"citationItems":[{"id":"kDOdxzcL/CYHPkeP2","uris":["http://zotero.org/users/15391371/items/36SYL8DW"],"itemData":{"id":457,"type":"article-journal","container-title":"Annals of GIS","DOI":"10.1080/19475680903250715","ISSN":"1947-5683, 1947-5691","issue":"1","journalAbbreviation":"Annals of GIS","language":"en","page":"3-9","source":"DOI.org (Crossref)","title":"Geographic information systems and science: today and tomorrow","title-short":"Geographic information systems and science","volume":"15","author":[{"family":"Goodchild","given":"Michael F."}],"issued":{"date-parts":[["2009",11,20]]}}},{"id":"kDOdxzcL/4ja5VmUD","uris":["http://zotero.org/users/15391371/items/LYF85D94"],"itemData":{"id":458,"type":"article-journal","container-title":"Cartography and Geographic Information Science","DOI":"10.1080/15230406.2014.905755","ISSN":"1523-0406, 1545-0465","issue":"3","journalAbbreviation":"Cartography and Geographic Information Science","language":"en","page":"196-213","source":"DOI.org (Crossref)","title":"Geographic information science as a multidisciplinary and multiparadigmatic field","volume":"41","author":[{"family":"Blaschke","given":"Thomas"},{"family":"Merschdorf","given":"Helena"}],"issued":{"date-parts":[["2014",5,27]]}}}],"schema":"https://github.com/citation-style-language/schema/raw/master/csl-citation.json"} </w:instrText>
      </w:r>
      <w:r w:rsidRPr="00E0133D">
        <w:rPr>
          <w:rFonts w:eastAsiaTheme="minorHAnsi"/>
          <w:kern w:val="2"/>
          <w:szCs w:val="24"/>
          <w14:ligatures w14:val="standardContextual"/>
        </w:rPr>
        <w:fldChar w:fldCharType="separate"/>
      </w:r>
      <w:r w:rsidRPr="00E0133D">
        <w:rPr>
          <w:szCs w:val="24"/>
        </w:rPr>
        <w:t>(Goodchild 2009; Blaschke and Merschdorf 2014)</w:t>
      </w:r>
      <w:r w:rsidRPr="00E0133D">
        <w:rPr>
          <w:rFonts w:eastAsiaTheme="minorHAnsi"/>
          <w:kern w:val="2"/>
          <w:szCs w:val="24"/>
          <w14:ligatures w14:val="standardContextual"/>
        </w:rPr>
        <w:fldChar w:fldCharType="end"/>
      </w:r>
      <w:r w:rsidRPr="00E0133D">
        <w:rPr>
          <w:rFonts w:eastAsiaTheme="minorHAnsi"/>
          <w:kern w:val="2"/>
          <w:szCs w:val="24"/>
          <w14:ligatures w14:val="standardContextual"/>
        </w:rPr>
        <w:t xml:space="preserve">. </w:t>
      </w:r>
    </w:p>
    <w:p w14:paraId="43DCC1B3" w14:textId="4F559E13" w:rsidR="00E0133D" w:rsidRPr="00E0133D" w:rsidRDefault="005E35EB" w:rsidP="005E35EB">
      <w:pPr>
        <w:contextualSpacing/>
        <w:jc w:val="center"/>
        <w:rPr>
          <w:rFonts w:cs="Calibri Light"/>
          <w:szCs w:val="24"/>
        </w:rPr>
      </w:pPr>
      <w:r>
        <w:rPr>
          <w:szCs w:val="24"/>
        </w:rPr>
        <w:t xml:space="preserve">VII.10.1 </w:t>
      </w:r>
      <w:r w:rsidRPr="00E0133D">
        <w:rPr>
          <w:rFonts w:cs="Calibri Light"/>
          <w:szCs w:val="24"/>
        </w:rPr>
        <w:t>A Note from the Researcher</w:t>
      </w:r>
    </w:p>
    <w:p w14:paraId="06FFCD8B" w14:textId="77777777" w:rsidR="00E0133D" w:rsidRPr="00E0133D" w:rsidRDefault="00E0133D" w:rsidP="00E0133D">
      <w:pPr>
        <w:ind w:firstLine="720"/>
        <w:contextualSpacing/>
        <w:rPr>
          <w:szCs w:val="24"/>
        </w:rPr>
      </w:pPr>
      <w:r w:rsidRPr="00E0133D">
        <w:rPr>
          <w:rFonts w:cs="Calibri Light"/>
          <w:szCs w:val="24"/>
        </w:rPr>
        <w:t>This thesis seeks to genesis a new initiative with available satellite imagery; stemming from its final product, the high-resolution imagery proposed has potential to further reduce emissions beyond their current trajectory, bolster American economy, and induce harmony between environmental activists and private cooperate entities. T</w:t>
      </w:r>
      <w:r w:rsidRPr="00E0133D">
        <w:rPr>
          <w:szCs w:val="24"/>
        </w:rPr>
        <w:t xml:space="preserve">he </w:t>
      </w:r>
      <w:proofErr w:type="spellStart"/>
      <w:r w:rsidRPr="00E0133D">
        <w:rPr>
          <w:szCs w:val="24"/>
        </w:rPr>
        <w:t>SMaRK</w:t>
      </w:r>
      <w:proofErr w:type="spellEnd"/>
      <w:r w:rsidRPr="00E0133D">
        <w:rPr>
          <w:szCs w:val="24"/>
        </w:rPr>
        <w:t xml:space="preserve"> method can be further improved with additional coding enhancements and appropriate tuning. Between the ease of access of current/future satellite technologies, incorporation of geospatial thought ML/AI methods, and resulting enhancements to depictions of molecular systems; this thesis can be further used to develop highly accurate, historical, and future predictions of molecular imagery to aid in the establishment of a new molecular credit, rewarding businesses for maintaining a certain standard. </w:t>
      </w:r>
    </w:p>
    <w:p w14:paraId="49956CE4" w14:textId="1A50BB31" w:rsidR="0098180C" w:rsidRDefault="00E0133D" w:rsidP="005E35EB">
      <w:pPr>
        <w:ind w:firstLine="720"/>
        <w:contextualSpacing/>
        <w:rPr>
          <w:szCs w:val="24"/>
        </w:rPr>
      </w:pPr>
      <w:proofErr w:type="spellStart"/>
      <w:r w:rsidRPr="00E0133D">
        <w:rPr>
          <w:szCs w:val="24"/>
        </w:rPr>
        <w:t>SMaRK</w:t>
      </w:r>
      <w:proofErr w:type="spellEnd"/>
      <w:r w:rsidRPr="00E0133D">
        <w:rPr>
          <w:szCs w:val="24"/>
        </w:rPr>
        <w:t xml:space="preserve"> operates with correlations to in-situ measurements; when monitors are properly placed as they currently are for some urban areas, the resulting change in environmental patterns due to Anthropogenic sources can be properly translated into monetary units of maintenance the proposed pollutant per area. Like a Carbon Credit </w:t>
      </w:r>
      <w:r w:rsidRPr="00E0133D">
        <w:rPr>
          <w:szCs w:val="24"/>
        </w:rPr>
        <w:fldChar w:fldCharType="begin"/>
      </w:r>
      <w:r w:rsidR="00AC21CF">
        <w:rPr>
          <w:szCs w:val="24"/>
        </w:rPr>
        <w:instrText xml:space="preserve"> ADDIN ZOTERO_ITEM CSL_CITATION {"citationID":"0j1qgGyP","properties":{"formattedCitation":"(Shah et al. 2024; Trouwloon et al. 2023)","plainCitation":"(Shah et al. 2024; Trouwloon et al. 2023)","noteIndex":0},"citationItems":[{"id":12494,"uris":["http://zotero.org/users/15391371/items/EDDFH56K"],"itemData":{"id":12494,"type":"paper-conference","container-title":"2024 OITS International Conference on Information Technology (OCIT)","DOI":"10.1109/ocit65031.2024.00097","event-place":"Vijayawada, India","event-title":"2024 OITS International Conference on Information Technology (OCIT)","license":"https://doi.org/10.15223/policy-029","page":"525-529","publisher":"IEEE","publisher-place":"Vijayawada, India","source":"Crossref","title":"A Comprehensive Approach to Unify Carbon Registries Data Access","URL":"https://ieeexplore.ieee.org/document/10973666/","author":[{"family":"Shah","given":"Sachi"},{"family":"Modi","given":"Tvisha"},{"family":"Kanakia","given":"Janki"},{"family":"Shah","given":"Esha"},{"family":"Shah","given":"Kayvan"},{"family":"Nanade","given":"Archana"}],"accessed":{"date-parts":[["2025",7,17]]},"issued":{"date-parts":[["2024",12,12]]}}},{"id":12489,"uris":["http://zotero.org/users/15391371/items/3CMLG8IE"],"itemData":{"id":12489,"type":"article-journal","abstract":"Worldwide, companies are increasingly making claims about their current climate efforts and their future mitigation commitments. These claims tend to be underpinned by carbon credits issued in voluntary carbon markets to offset emissions. Corporate climate claims are largely unregulated which means that they are often (perceived to be) misleading and deceptive. As such, corporate climate claims risk undermining, rather than contributing to, global climate mitigation. This paper takes as its point of departure the proposition that a better understanding of corporate climate claims is needed to govern such claims in a manner that adequately addresses potential greenwashing risks. To that end, the paper reviews the nascent literature on corporate climate claims relying on the use of voluntary carbon credits. Drawing on the reviewed literature, three key dimensions of corporate climate claims as related to carbon credits are discussed: 1) the intended use of carbon credits: offsetting versus non-offsetting claims; 2) the framing and meaning of headline terms: net-zero versus carbon neutral claims; and 3) the status of the claim: future aspirational commitments versus stated achievements. The paper thereby offers a preliminary categorization of corporate climate claims and discusses risks associated with and governance implications for each of these categories.","container-title":"Global challenges (Hoboken, NJ)","DOI":"10.1002/gch2.202200158","ISSN":"2056-6646","issue":"4","journalAbbreviation":"Glob Chall","language":"eng","note":"PMID: 37020630\nPMCID: PMC10069309","page":"2200158","source":"PubMed","title":"Understanding the Use of Carbon Credits by Companies: A Review of the Defining Elements of Corporate Climate Claims","title-short":"Understanding the Use of Carbon Credits by Companies","volume":"7","author":[{"family":"Trouwloon","given":"Danick"},{"family":"Streck","given":"Charlotte"},{"family":"Chagas","given":"Thiago"},{"family":"Martinus","given":"Glenpherd"}],"issued":{"date-parts":[["2023",4]]}}}],"schema":"https://github.com/citation-style-language/schema/raw/master/csl-citation.json"} </w:instrText>
      </w:r>
      <w:r w:rsidRPr="00E0133D">
        <w:rPr>
          <w:szCs w:val="24"/>
        </w:rPr>
        <w:fldChar w:fldCharType="separate"/>
      </w:r>
      <w:r w:rsidR="00AC21CF" w:rsidRPr="00AC21CF">
        <w:t>(Shah et al. 2024; Trouwloon et al. 2023)</w:t>
      </w:r>
      <w:r w:rsidRPr="00E0133D">
        <w:rPr>
          <w:szCs w:val="24"/>
        </w:rPr>
        <w:fldChar w:fldCharType="end"/>
      </w:r>
      <w:r w:rsidRPr="00E0133D">
        <w:rPr>
          <w:szCs w:val="24"/>
        </w:rPr>
        <w:t xml:space="preserve">, the resulting system would be significantly more reliable due to in-arguable comparisons to monitoring systems. Unlike some forms of carbon credit (e.g. mentioned in </w:t>
      </w:r>
      <w:r w:rsidRPr="00E0133D">
        <w:rPr>
          <w:szCs w:val="24"/>
        </w:rPr>
        <w:fldChar w:fldCharType="begin"/>
      </w:r>
      <w:r w:rsidRPr="00E0133D">
        <w:rPr>
          <w:szCs w:val="24"/>
        </w:rPr>
        <w:instrText xml:space="preserve"> ADDIN ZOTERO_ITEM CSL_CITATION {"citationID":"a14g1sgvei7","properties":{"formattedCitation":"(Probst et al. 2024; Lokuge and Anders 2022)","plainCitation":"(Probst et al. 2024; Lokuge and Anders 2022)","noteIndex":0},"citationItems":[{"id":12492,"uris":["http://zotero.org/users/15391371/items/ALAS9VS5"],"itemData":{"id":12492,"type":"article-journal","abstract":"AbstractCarbon markets play an important role in firms’ and governments’ climate strategies. Carbon crediting mechanisms allow project developers to earn carbon credits through mitigation projects. Several studies have raised concerns about environmental integrity, though a systematic evaluation is missing. We synthesized studies relying on experimental or rigorous observational methods, covering 14 studies on 2346 carbon mitigation projects and 51 studies investigating similar field interventions implemented without issuing carbon credits. The analysis covers one-fifth of the credit volume issued to date, almost 1 billion tons of CO2e. We estimate that less than 16% of the carbon credits issued to the investigated projects constitute real emission reductions, with 11% for cookstoves, 16% for SF6 destruction, 25% for avoided deforestation, 68% for HFC-23 abatement, and no statistically significant emission reductions from wind power and improved forest management projects. Carbon crediting mechanisms need to be reformed fundamentally to meaningfully contribute to climate change mitigation.","container-title":"Nature Communications","DOI":"10.1038/s41467-024-53645-z","ISSN":"2041-1723","issue":"1","journalAbbreviation":"Nat Commun","language":"en","license":"https://creativecommons.org/licenses/by/4.0","note":"publisher: Springer Science and Business Media LLC","source":"Crossref","title":"Systematic assessment of the achieved emission reductions of carbon crediting projects","URL":"https://www.nature.com/articles/s41467-024-53645-z","volume":"15","author":[{"family":"Probst","given":"Benedict S."},{"family":"Toetzke","given":"Malte"},{"family":"Kontoleon","given":"Andreas"},{"family":"Díaz Anadón","given":"Laura"},{"family":"Minx","given":"Jan C."},{"family":"Haya","given":"Barbara K."},{"family":"Schneider","given":"Lambert"},{"family":"Trotter","given":"Philipp A."},{"family":"West","given":"Thales A. P."},{"family":"Gill-Wiehl","given":"Annelise"},{"family":"Hoffmann","given":"Volker H."}],"accessed":{"date-parts":[["2025",7,17]]},"issued":{"date-parts":[["2024",11,14]]}}},{"id":12495,"uris":["http://zotero.org/users/15391371/items/C8E28AXE"],"itemData":{"id":12495,"type":"article-journal","abstract":"Carbon-credit systems allow agricultural producers to earn an extra revenue through selling their surplus of carbon credits to producers who emit higher amounts of greenhouse gases (GHGs). However, agricultural carbon-credit systems are still at early stage; hence, these benefits cannot be guaranteed due to their uncertain nature and the paucity of scientific evidence about agricultural carbon credits. The objective of this study is to provide a comprehensive literature review to highlight the gaps in existing knowledge related to agricultural carbon credits/offsets. Our particular interest is on Alberta because the province indicates the highest agricultural GHG emissions from 1990 to 2019 and, therefore, developing strategies to reduce the sector’s carbon intensity without compromising its economic contribution to the provincial economy poses a challenge. Literature is evident for promising GHG-mitigation strategies such as adoption of 4R practices (the right source at the right rate, right time and right place) as a package and improved efficiency in cattle farm management. Reduced tillage has been found to be less efficient. Researchers favour the concept of regenerative agriculture, which is more likely to return better outcomes compared to tillage practices. Moreover, ranchers are willing to upgrade their farms with efficient cattle breeds to take advantage of decreased feed costs. Conversely, farmers are reluctant to participate in the Alberta Emission Offset System unless rewarded with incentives. However, carbon-credit markets are still growing; consequently, farmers may have more opportunities in the future. If the Alberta credit price continues to grow with no expected increase in transaction costs, agricultural producers would be more attracted to participate in the Alberta Emission Offset System. Moreover, endorsing farmers for carbon-crediting mechanisms by emphasizing the co-benefits and associated economic incentives is recommended, instead of prioritizing its potential financial gains. Nevertheless, due to the scarcity of published studies, it is too early to project the economic and climate-mitigative potential of carbon-offset–credit markets for Canadian farmers. Literature suggests farmers wait until the carbon market becomes more stable before making a decision. Future research and scientific evidence will be crucial to filling these gaps and to guaranteeing future protocols.","container-title":"The School of Public Policy Publications","DOI":"10.11575/SPPP.V15I1.74591","language":"en","note":"publisher: The School of Public Policy Publications","page":"Vol. 15 No. 1 (2022)","source":"DOI.org (Datacite)","title":"Carbon Credit Systems in Agriculture: A Review of Literature","title-short":"Carbon Credit Systems in Agriculture","author":[{"family":"Lokuge","given":"Nimanthika"},{"family":"Anders","given":"Sven"}],"issued":{"date-parts":[["2022",4,14]]}}}],"schema":"https://github.com/citation-style-language/schema/raw/master/csl-citation.json"} </w:instrText>
      </w:r>
      <w:r w:rsidRPr="00E0133D">
        <w:rPr>
          <w:szCs w:val="24"/>
        </w:rPr>
        <w:fldChar w:fldCharType="separate"/>
      </w:r>
      <w:r w:rsidRPr="00E0133D">
        <w:rPr>
          <w:szCs w:val="24"/>
        </w:rPr>
        <w:t>(Probst et al. 2024; Lokuge and Anders 2022)</w:t>
      </w:r>
      <w:r w:rsidRPr="00E0133D">
        <w:rPr>
          <w:szCs w:val="24"/>
        </w:rPr>
        <w:fldChar w:fldCharType="end"/>
      </w:r>
      <w:r w:rsidRPr="00E0133D">
        <w:rPr>
          <w:szCs w:val="24"/>
        </w:rPr>
        <w:t xml:space="preserve">; the newly established credit from a final  can be offered with more confidence and reliability in the modeled outcomes. </w:t>
      </w:r>
    </w:p>
    <w:p w14:paraId="0410413B" w14:textId="77777777" w:rsidR="00054D42" w:rsidRPr="00C94DD2" w:rsidRDefault="00054D42" w:rsidP="00054D42">
      <w:pPr>
        <w:contextualSpacing/>
        <w:jc w:val="center"/>
        <w:rPr>
          <w:iCs/>
          <w:szCs w:val="24"/>
        </w:rPr>
      </w:pPr>
      <w:commentRangeStart w:id="3"/>
      <w:r>
        <w:rPr>
          <w:iCs/>
          <w:szCs w:val="24"/>
        </w:rPr>
        <w:t xml:space="preserve">VI.5. </w:t>
      </w:r>
      <w:r w:rsidRPr="00C94DD2">
        <w:rPr>
          <w:iCs/>
          <w:szCs w:val="24"/>
        </w:rPr>
        <w:t>O</w:t>
      </w:r>
      <w:r w:rsidRPr="00C94DD2">
        <w:rPr>
          <w:iCs/>
          <w:szCs w:val="24"/>
          <w:vertAlign w:val="subscript"/>
        </w:rPr>
        <w:t>3</w:t>
      </w:r>
      <w:r w:rsidRPr="00C94DD2">
        <w:rPr>
          <w:iCs/>
          <w:szCs w:val="24"/>
        </w:rPr>
        <w:t xml:space="preserve"> Exposure and Potential Impacts</w:t>
      </w:r>
      <w:commentRangeEnd w:id="3"/>
      <w:r>
        <w:rPr>
          <w:rStyle w:val="CommentReference"/>
        </w:rPr>
        <w:commentReference w:id="3"/>
      </w:r>
    </w:p>
    <w:p w14:paraId="7EA32236" w14:textId="77777777" w:rsidR="00054D42" w:rsidRDefault="00054D42" w:rsidP="00054D42">
      <w:pPr>
        <w:ind w:firstLine="720"/>
        <w:contextualSpacing/>
        <w:rPr>
          <w:iCs/>
          <w:szCs w:val="24"/>
        </w:rPr>
      </w:pPr>
      <w:r w:rsidRPr="00C94DD2">
        <w:rPr>
          <w:iCs/>
          <w:szCs w:val="24"/>
        </w:rPr>
        <w:t xml:space="preserve">Nearly all public health studies concerning air pollutants utilize statistical modeling techniques in some shape or form </w:t>
      </w:r>
      <w:r w:rsidRPr="00C94DD2">
        <w:rPr>
          <w:iCs/>
          <w:szCs w:val="24"/>
        </w:rPr>
        <w:fldChar w:fldCharType="begin"/>
      </w:r>
      <w:r>
        <w:rPr>
          <w:iCs/>
          <w:szCs w:val="24"/>
        </w:rPr>
        <w:instrText xml:space="preserve"> ADDIN ZOTERO_ITEM CSL_CITATION {"citationID":"tVNVlkZa","properties":{"unsorted":true,"formattedCitation":"(Knowlton et al. 2004; Ito, De Leon, and Lippmann 2005; Javanmardi et al. 2017; De Marco et al. 2022)","plainCitation":"(Knowlton et al. 2004; Ito, De Leon, and Lippmann 2005; Javanmardi et al. 2017; De Marco et al. 2022)","noteIndex":0},"citationItems":[{"id":"3Xqpn9z9/0BB1XrWo","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3Xqpn9z9/6wIoxuNM","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3Xqpn9z9/3Uobyu8j","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3Xqpn9z9/vcURrVpl","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schema":"https://github.com/citation-style-language/schema/raw/master/csl-citation.json"} </w:instrText>
      </w:r>
      <w:r w:rsidRPr="00C94DD2">
        <w:rPr>
          <w:iCs/>
          <w:szCs w:val="24"/>
        </w:rPr>
        <w:fldChar w:fldCharType="separate"/>
      </w:r>
      <w:r w:rsidRPr="00C94DD2">
        <w:rPr>
          <w:iCs/>
          <w:szCs w:val="24"/>
        </w:rPr>
        <w:t>(Knowlton et al. 2004; Ito, De Leon, and Lippmann 2005; Javanmardi et al. 2017; De Marco et al. 2022)</w:t>
      </w:r>
      <w:r w:rsidRPr="00C94DD2">
        <w:rPr>
          <w:iCs/>
          <w:szCs w:val="24"/>
        </w:rPr>
        <w:fldChar w:fldCharType="end"/>
      </w:r>
      <w:r w:rsidRPr="00C94DD2">
        <w:rPr>
          <w:iCs/>
          <w:szCs w:val="24"/>
        </w:rPr>
        <w:t xml:space="preserve">. Such predictions </w:t>
      </w:r>
      <w:r w:rsidRPr="00C94DD2">
        <w:rPr>
          <w:iCs/>
          <w:szCs w:val="24"/>
        </w:rPr>
        <w:lastRenderedPageBreak/>
        <w:t xml:space="preserve">give people the opportunity to avoid elevated exposure and the related health risks associated with short- and long-term exposure </w:t>
      </w:r>
      <w:r w:rsidRPr="00C94DD2">
        <w:rPr>
          <w:iCs/>
          <w:szCs w:val="24"/>
        </w:rPr>
        <w:fldChar w:fldCharType="begin"/>
      </w:r>
      <w:r>
        <w:rPr>
          <w:iCs/>
          <w:szCs w:val="24"/>
        </w:rPr>
        <w:instrText xml:space="preserve"> ADDIN ZOTERO_ITEM CSL_CITATION {"citationID":"ZzNYTZ16","properties":{"formattedCitation":"(Abdullah et al. 2019; Ghazali et al. 2010; Ballester et al. 2002; Braik et al. 2024; Duncan et al. 2014; Michael MacCracken 2008)","plainCitation":"(Abdullah et al. 2019; Ghazali et al. 2010; Ballester et al. 2002; Braik et al. 2024; Duncan et al. 2014; Michael MacCracken 2008)","noteIndex":0},"citationItems":[{"id":"3Xqpn9z9/rStqUf0u","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3Xqpn9z9/HYy77mml","uris":["http://zotero.org/users/15391371/items/8W3PMETI"],"itemData":{"id":"gtnZWWdU/0ROU8Fom","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3Xqpn9z9/R7RheIGQ","uris":["http://zotero.org/users/15391371/items/WUHPJU6H"],"itemData":{"id":2878,"type":"article-journal","abstract":"The aim of this research was to develop pure predictive models in order to provide 24 h advance forecasts of the hourly ozone concentration for the rural site of Carcagente (Valencia, Spain) and the urban sites of Paterna (Valencia, Spain) and Alcoy (Alicante, Spain) over 4 years from 1996 to 1999. The peculiarity of the model presented here is that it uses past and previously predicted information of inputs exclusively, thus being this is the first genuine 24 It advance 03 predictive model with neural networks. We used autoregressive-moving average with exogenous inputs (ARMAX), multilayer perceptrons and FIR neural networks. Five performance measures yield reasonably good results in the three sampling sites. The results indicate that the models developed predict the 03 time series more effectively compared with previous procedures based on dynamical system theory. The neural network's models yield better results than linear models when exogenous inputs are included. The prediction accuracy of these models enables, for the first time, an effective warning to be made in cases where EU public information threshold values are exceeded. (C) 2002 Elsevier Science B.V. All rights reserved.","archive_location":"WOS:000178449200003","container-title":"ECOLOGICAL MODELLING","ISSN":"0304-3800","issue":"1","page":"27-41","title":"Effective 1-day ahead prediction of hourly surface ozone concentrations in eastern Spain using linear models and neural networks","volume":"156","author":[{"family":"Ballester","given":"EB"},{"family":"Valls","given":"GCI"},{"family":"Carrasco-Rodriguez","given":"JL"},{"family":"Olivas","given":"ES"},{"family":"Valle-Tascon","given":"S","non-dropping-particle":"del"}],"issued":{"date-parts":[["2002",10,15]]}}},{"id":"3Xqpn9z9/kPCMfFmS","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3Xqpn9z9/9XTqv1SN","uris":["http://zotero.org/users/15391371/items/R94EWLR4"],"itemData":{"id":414,"type":"article-journal","container-title":"Atmospheric Environment","DOI":"10.1016/j.atmosenv.2014.05.061","ISSN":"13522310","journalAbbreviation":"Atmospheric Environment","language":"en","page":"647-662","source":"DOI.org (Crossref)","title":"Satellite data of atmospheric pollution for U.S. air quality applications: Examples of applications, summary of data end-user resources, answers to FAQs, and common mistakes to avoid","title-short":"Satellite data of atmospheric pollution for U.S. air quality applications","volume":"94","author":[{"family":"Duncan","given":"Bryan N."},{"family":"Prados","given":"Ana I."},{"family":"Lamsal","given":"Lok N."},{"family":"Liu","given":"Yang"},{"family":"Streets","given":"David G."},{"family":"Gupta","given":"Pawan"},{"family":"Hilsenrath","given":"Ernest"},{"family":"Kahn","given":"Ralph A."},{"family":"Nielsen","given":"J. Eric"},{"family":"Beyersdorf","given":"Andreas J."},{"family":"Burton","given":"Sharon P."},{"family":"Fiore","given":"Arlene M."},{"family":"Fishman","given":"Jack"},{"family":"Henze","given":"Daven K."},{"family":"Hostetler","given":"Chris A."},{"family":"Krotkov","given":"Nickolay A."},{"family":"Lee","given":"Pius"},{"family":"Lin","given":"Meiyun"},{"family":"Pawson","given":"Steven"},{"family":"Pfister","given":"Gabriele"},{"family":"Pickering","given":"Kenneth E."},{"family":"Pierce","given":"R. Bradley"},{"family":"Yoshida","given":"Yasuko"},{"family":"Ziemba","given":"Luke D."}],"issued":{"date-parts":[["2014",9]]}}},{"id":"3Xqpn9z9/30zOcR3Y","uris":["http://zotero.org/users/15391371/items/7XI7ER2Y"],"itemData":{"id":2680,"type":"book","abstract":"'An impressive accomplishment. Al Gore, Former Vice President of the US, co-recipient of the 2007 Nobel Peace Prize, and author of An Inconvenient Truth Offers positive solutions that no rational person, organization or government can ignore - except at their peril. Stephen H. Schneider, Professor for Interdisciplinary Environmental Studies, Stanford University, and author of The Genesis Strategy: Climate and Global Survival The science is clear and the message of this book is that there is no more time for delay. Rosina M. Bierbaum, Dean, University of Michigan While changes in emissions and atmospheric concentrations of greenhouse gases are projected to be slow and smooth, the intensity and impacts of climate change on the environment and society could be abrupt and erratic. Surprising and nonlinear responses are likely to occur as warming exceeds certain thresholds, inducing relatively rapid and disruptive changes in the Greenland and West Antarctic ice sheets, precipitation intensity and patterns, coastal inundation, the occurrence of wildfire, the ranges of plant and animal species and more. Written by a transdisciplinary group of internationally respected researchers, this book explores the possibilities of such changes, their significance for society and efforts to move more rapidly to limit climate change than current government measures.","archive":"nlebk","collection-title":"Earthscan Climate","event-place":"London","ISBN":"978-1-84407-477-8","language":"English","publisher":"Routledge","publisher-place":"London","source":"EBSCOhost","title":"Sudden and Disruptive Climate Change : Exploring the Real Risks and How We Can Avoid Them","URL":"https://search.ebscohost.com/login.aspx?direct=true&amp;AuthType=ip,sso&amp;db=nlebk&amp;AN=208918&amp;site=ehost-live&amp;scope=site&amp;authtype=ip,sso&amp;custid=s8860338","author":[{"literal":"Michael MacCracken"}],"issued":{"date-parts":[["2008"]]}}}],"schema":"https://github.com/citation-style-language/schema/raw/master/csl-citation.json"} </w:instrText>
      </w:r>
      <w:r w:rsidRPr="00C94DD2">
        <w:rPr>
          <w:iCs/>
          <w:szCs w:val="24"/>
        </w:rPr>
        <w:fldChar w:fldCharType="separate"/>
      </w:r>
      <w:r w:rsidRPr="00C94DD2">
        <w:t xml:space="preserve">(Abdullah et al. 2019; Ghazali et al. 2010; Ballester et al. 2002; </w:t>
      </w:r>
      <w:proofErr w:type="spellStart"/>
      <w:r w:rsidRPr="00C94DD2">
        <w:t>Braik</w:t>
      </w:r>
      <w:proofErr w:type="spellEnd"/>
      <w:r w:rsidRPr="00C94DD2">
        <w:t xml:space="preserve"> et al. 2024; Duncan et al. 2014; Michael MacCracken 2008)</w:t>
      </w:r>
      <w:r w:rsidRPr="00C94DD2">
        <w:rPr>
          <w:iCs/>
          <w:szCs w:val="24"/>
        </w:rPr>
        <w:fldChar w:fldCharType="end"/>
      </w:r>
      <w:r w:rsidRPr="00C94DD2">
        <w:rPr>
          <w:iCs/>
          <w:szCs w:val="24"/>
        </w:rPr>
        <w:t>. Epidemiological studies have found statistically significant relationships between an increased risk of premature death and exposures to air pollutants. This relationship has been observed in relation to no</w:t>
      </w:r>
      <w:r>
        <w:rPr>
          <w:iCs/>
          <w:szCs w:val="24"/>
        </w:rPr>
        <w:t>t</w:t>
      </w:r>
      <w:r w:rsidRPr="00C94DD2">
        <w:rPr>
          <w:iCs/>
          <w:szCs w:val="24"/>
        </w:rPr>
        <w:t xml:space="preserve"> just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BeVHbhGV","properties":{"formattedCitation":"(Manisalidis et al. 2020; Liang et al. 2018; Nawaz 2023)","plainCitation":"(Manisalidis et al. 2020; Liang et al. 2018; Nawaz 2023)","noteIndex":0},"citationItems":[{"id":"3Xqpn9z9/YuuLzYyW","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3Xqpn9z9/aLNiRRvx","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3Xqpn9z9/sUBXnWyJ","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schema":"https://github.com/citation-style-language/schema/raw/master/csl-citation.json"} </w:instrText>
      </w:r>
      <w:r w:rsidRPr="00C94DD2">
        <w:rPr>
          <w:iCs/>
          <w:szCs w:val="24"/>
        </w:rPr>
        <w:fldChar w:fldCharType="separate"/>
      </w:r>
      <w:r w:rsidRPr="00C94DD2">
        <w:rPr>
          <w:iCs/>
          <w:szCs w:val="24"/>
        </w:rPr>
        <w:t>(</w:t>
      </w:r>
      <w:proofErr w:type="spellStart"/>
      <w:r w:rsidRPr="00C94DD2">
        <w:rPr>
          <w:iCs/>
          <w:szCs w:val="24"/>
        </w:rPr>
        <w:t>Manisalidis</w:t>
      </w:r>
      <w:proofErr w:type="spellEnd"/>
      <w:r w:rsidRPr="00C94DD2">
        <w:rPr>
          <w:iCs/>
          <w:szCs w:val="24"/>
        </w:rPr>
        <w:t xml:space="preserve"> et al. 2020; Liang et al. 2018; Nawaz 2023)</w:t>
      </w:r>
      <w:r w:rsidRPr="00C94DD2">
        <w:rPr>
          <w:iCs/>
          <w:szCs w:val="24"/>
        </w:rPr>
        <w:fldChar w:fldCharType="end"/>
      </w:r>
      <w:r w:rsidRPr="00C94DD2">
        <w:rPr>
          <w:iCs/>
          <w:szCs w:val="24"/>
        </w:rPr>
        <w:t>, but also in areas where O</w:t>
      </w:r>
      <w:r w:rsidRPr="00C94DD2">
        <w:rPr>
          <w:iCs/>
          <w:szCs w:val="24"/>
          <w:vertAlign w:val="subscript"/>
        </w:rPr>
        <w:t>3</w:t>
      </w:r>
      <w:r w:rsidRPr="00C94DD2">
        <w:rPr>
          <w:iCs/>
          <w:szCs w:val="24"/>
        </w:rPr>
        <w:t xml:space="preserve"> reactions co-funded with NO</w:t>
      </w:r>
      <w:r w:rsidRPr="00C94DD2">
        <w:rPr>
          <w:iCs/>
          <w:szCs w:val="24"/>
          <w:vertAlign w:val="subscript"/>
        </w:rPr>
        <w:t>2</w:t>
      </w:r>
      <w:r w:rsidRPr="00C94DD2">
        <w:rPr>
          <w:iCs/>
          <w:szCs w:val="24"/>
        </w:rPr>
        <w:t xml:space="preserve"> and temperature are occurring at or above national standards </w:t>
      </w:r>
      <w:r w:rsidRPr="00C94DD2">
        <w:rPr>
          <w:iCs/>
          <w:szCs w:val="24"/>
        </w:rPr>
        <w:fldChar w:fldCharType="begin"/>
      </w:r>
      <w:r>
        <w:rPr>
          <w:iCs/>
          <w:szCs w:val="24"/>
        </w:rPr>
        <w:instrText xml:space="preserve"> ADDIN ZOTERO_ITEM CSL_CITATION {"citationID":"9Rgh41Nb","properties":{"formattedCitation":"(Sun et al. 2024; Weng 2023; Kumar et al. 2015; X. Liu et al. 2022)","plainCitation":"(Sun et al. 2024; Weng 2023; Kumar et al. 2015; X. Liu et al. 2022)","noteIndex":0},"citationItems":[{"id":"3Xqpn9z9/fzyaZ09I","uris":["http://zotero.org/users/15391371/items/PGDZ64FS"],"itemData":{"id":4322,"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id":"3Xqpn9z9/5J2yfyjB","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id":"3Xqpn9z9/5u1MZZ2l","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3Xqpn9z9/DDtnhwdD","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schema":"https://github.com/citation-style-language/schema/raw/master/csl-citation.json"} </w:instrText>
      </w:r>
      <w:r w:rsidRPr="00C94DD2">
        <w:rPr>
          <w:iCs/>
          <w:szCs w:val="24"/>
        </w:rPr>
        <w:fldChar w:fldCharType="separate"/>
      </w:r>
      <w:r w:rsidRPr="00C94DD2">
        <w:t>(Sun et al. 2024; Weng 2023; Kumar et al. 2015; X. Liu et al. 2022)</w:t>
      </w:r>
      <w:r w:rsidRPr="00C94DD2">
        <w:rPr>
          <w:iCs/>
          <w:szCs w:val="24"/>
        </w:rPr>
        <w:fldChar w:fldCharType="end"/>
      </w:r>
      <w:r w:rsidRPr="00C94DD2">
        <w:rPr>
          <w:iCs/>
          <w:szCs w:val="24"/>
        </w:rPr>
        <w:t xml:space="preserve">. </w:t>
      </w:r>
    </w:p>
    <w:p w14:paraId="53647125" w14:textId="77777777" w:rsidR="00054D42" w:rsidRPr="00C94DD2" w:rsidRDefault="00054D42" w:rsidP="00054D42">
      <w:pPr>
        <w:ind w:firstLine="720"/>
        <w:contextualSpacing/>
        <w:rPr>
          <w:iCs/>
          <w:szCs w:val="24"/>
        </w:rPr>
      </w:pPr>
      <w:r>
        <w:rPr>
          <w:iCs/>
          <w:szCs w:val="24"/>
        </w:rPr>
        <w:t xml:space="preserve">As seen in this section, </w:t>
      </w:r>
      <w:r w:rsidRPr="00C94DD2">
        <w:rPr>
          <w:iCs/>
          <w:szCs w:val="24"/>
        </w:rPr>
        <w:t xml:space="preserve">lower </w:t>
      </w:r>
      <w:r>
        <w:rPr>
          <w:iCs/>
          <w:szCs w:val="24"/>
        </w:rPr>
        <w:t>concentrations</w:t>
      </w:r>
      <w:r w:rsidRPr="00C94DD2">
        <w:rPr>
          <w:iCs/>
          <w:szCs w:val="24"/>
        </w:rPr>
        <w:t xml:space="preserve"> of O</w:t>
      </w:r>
      <w:r w:rsidRPr="00C94DD2">
        <w:rPr>
          <w:iCs/>
          <w:szCs w:val="24"/>
          <w:vertAlign w:val="subscript"/>
        </w:rPr>
        <w:t>3</w:t>
      </w:r>
      <w:r w:rsidRPr="00C94DD2">
        <w:rPr>
          <w:iCs/>
          <w:szCs w:val="24"/>
        </w:rPr>
        <w:t xml:space="preserve"> typically </w:t>
      </w:r>
      <w:proofErr w:type="gramStart"/>
      <w:r w:rsidRPr="00C94DD2">
        <w:rPr>
          <w:iCs/>
          <w:szCs w:val="24"/>
        </w:rPr>
        <w:t>relate</w:t>
      </w:r>
      <w:r>
        <w:rPr>
          <w:iCs/>
          <w:szCs w:val="24"/>
        </w:rPr>
        <w:t>d</w:t>
      </w:r>
      <w:proofErr w:type="gramEnd"/>
      <w:r w:rsidRPr="00C94DD2">
        <w:rPr>
          <w:iCs/>
          <w:szCs w:val="24"/>
        </w:rPr>
        <w:t xml:space="preserve"> to </w:t>
      </w:r>
      <w:r>
        <w:rPr>
          <w:iCs/>
          <w:szCs w:val="24"/>
        </w:rPr>
        <w:t>lower</w:t>
      </w:r>
      <w:r w:rsidRPr="00C94DD2">
        <w:rPr>
          <w:iCs/>
          <w:szCs w:val="24"/>
        </w:rPr>
        <w:t xml:space="preserve"> </w:t>
      </w:r>
      <w:r>
        <w:rPr>
          <w:iCs/>
          <w:szCs w:val="24"/>
        </w:rPr>
        <w:t>concentrations</w:t>
      </w:r>
      <w:r w:rsidRPr="00C94DD2">
        <w:rPr>
          <w:iCs/>
          <w:szCs w:val="24"/>
        </w:rPr>
        <w:t xml:space="preserve"> </w:t>
      </w:r>
      <w:r>
        <w:rPr>
          <w:iCs/>
          <w:szCs w:val="24"/>
        </w:rPr>
        <w:t>of surface</w:t>
      </w:r>
      <w:r w:rsidRPr="00C94DD2">
        <w:rPr>
          <w:iCs/>
          <w:szCs w:val="24"/>
        </w:rPr>
        <w:t xml:space="preserve"> nitrogen dioxide (NO</w:t>
      </w:r>
      <w:r w:rsidRPr="00C94DD2">
        <w:rPr>
          <w:iCs/>
          <w:szCs w:val="24"/>
          <w:vertAlign w:val="subscript"/>
        </w:rPr>
        <w:t>2</w:t>
      </w:r>
      <w:r w:rsidRPr="00C94DD2">
        <w:rPr>
          <w:iCs/>
          <w:szCs w:val="24"/>
        </w:rPr>
        <w:t>), meaning those who are exposed to the risks of NO</w:t>
      </w:r>
      <w:r w:rsidRPr="00C94DD2">
        <w:rPr>
          <w:iCs/>
          <w:szCs w:val="24"/>
          <w:vertAlign w:val="subscript"/>
        </w:rPr>
        <w:t>2</w:t>
      </w:r>
      <w:r w:rsidRPr="00C94DD2">
        <w:rPr>
          <w:iCs/>
          <w:szCs w:val="24"/>
        </w:rPr>
        <w:t xml:space="preserve"> are </w:t>
      </w:r>
      <w:r>
        <w:rPr>
          <w:iCs/>
          <w:szCs w:val="24"/>
        </w:rPr>
        <w:t>then later exposed to high O</w:t>
      </w:r>
      <w:r>
        <w:rPr>
          <w:iCs/>
          <w:szCs w:val="24"/>
          <w:vertAlign w:val="subscript"/>
        </w:rPr>
        <w:t>3</w:t>
      </w:r>
      <w:r>
        <w:rPr>
          <w:iCs/>
          <w:szCs w:val="24"/>
        </w:rPr>
        <w:t xml:space="preserve"> concentrations. These particular populations potentially see increased exposures to </w:t>
      </w:r>
      <w:r w:rsidRPr="00C94DD2">
        <w:rPr>
          <w:iCs/>
          <w:szCs w:val="24"/>
        </w:rPr>
        <w:t>illnesses and diseases stem</w:t>
      </w:r>
      <w:r>
        <w:rPr>
          <w:iCs/>
          <w:szCs w:val="24"/>
        </w:rPr>
        <w:t>ming</w:t>
      </w:r>
      <w:r w:rsidRPr="00C94DD2">
        <w:rPr>
          <w:iCs/>
          <w:szCs w:val="24"/>
        </w:rPr>
        <w:t xml:space="preserve"> from both pollutants due to frequent movement between toxic environments </w:t>
      </w:r>
      <w:r w:rsidRPr="00C94DD2">
        <w:rPr>
          <w:iCs/>
          <w:szCs w:val="24"/>
        </w:rPr>
        <w:fldChar w:fldCharType="begin"/>
      </w:r>
      <w:r>
        <w:rPr>
          <w:iCs/>
          <w:szCs w:val="24"/>
        </w:rPr>
        <w:instrText xml:space="preserve"> ADDIN ZOTERO_ITEM CSL_CITATION {"citationID":"xKAsu899","properties":{"formattedCitation":"(Singh, Suresh, and Vellapandian 2023; Akhter et al. 2015; Alexis et al. 2010; Xue et al. 2023; Turner et al. 2016a; T. Zhao et al. 2018)","plainCitation":"(Singh, Suresh, and Vellapandian 2023; Akhter et al. 2015; Alexis et al. 2010; Xue et al. 2023; Turner et al. 2016a; T. Zhao et al. 2018)","noteIndex":0},"citationItems":[{"id":"3Xqpn9z9/VFbO6bOX","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3Xqpn9z9/SdEJhbbR","uris":["http://zotero.org/users/15391371/items/9GQUKJDU"],"itemData":{"id":656,"type":"article-journal","abstract":"Alzheimer's disease (AD) is a major cause of dementia in the elderly. Although early-onset (familial) AD is attributed to gene mutations, the cause for late-onset (sporadic) AD, which accounts for 95% of AD cases, is unknown. In this study, we show that exposure of 6-week-old amyloid beta precursor protein (APP)/presenilin (PS1) overexpressing mice, a well-established animal model of AD, and nontransgenic littermates to a cyclic O3 exposure protocol, which mimics environmental exposure episodes, accelerated learning/memory function loss in male APP/PS1 mice but not in female APP/PS1 mice or nontransgenic littermates. Female APP/PS1 mice had higher brain levels of amyloid beta peptide (Aβ42) and Aβ40, compared with male APP/PS1 mice; O3 exposure, however, had no significant effect on brain Aβ load in either male or female mice. Our results further show that male APP/PS1 mice had lower levels of antioxidants (glutathione and ascorbate) and experienced augmented induction of NADPH oxidases, lipid peroxidation, and neuronal apoptosis upon O3 exposure, compared with female APP/PS1 mice. No significant effect of O3 on any of these parameters was detected in nontransgenic littermates. In vitro studies further show that 4-hydroxynonenal, a lipid peroxidation product which was increased in the plasma and cortex/hippocampus of O3-exposed male APP/PS1 mice, induced neuroblastoma cell apoptosis. Together, the results suggest that O3 exposure per se may not cause AD but can synergize with genetic risk factors to accelerate the pathophysiology of AD in genetically predisposed populations. The results also suggest that males may be more sensitive to O3-induced neuropathophysiology than females due to lower levels of antioxidants.","container-title":"Toxicological Sciences: An Official Journal of the Society of Toxicology","DOI":"10.1093/toxsci/kfv124","ISSN":"1096-0929","issue":"1","journalAbbreviation":"Toxicol Sci","language":"eng","note":"PMID: 26116027\nPMCID: PMC4607745","page":"222-234","source":"PubMed","title":"Cyclic Ozone Exposure Induces Gender-Dependent Neuropathology and Memory Decline in an Animal Model of Alzheimer's Disease","volume":"147","author":[{"family":"Akhter","given":"Hasina"},{"family":"Ballinger","given":"Carol"},{"family":"Liu","given":"Nianjun"},{"family":"Groen","given":"Thomas","non-dropping-particle":"van"},{"family":"Postlethwait","given":"Edward M."},{"family":"Liu","given":"Rui-Ming"}],"issued":{"date-parts":[["2015",9]]}}},{"id":"3Xqpn9z9/AvDadMC5","uris":["http://zotero.org/users/15391371/items/IPB7M8PH"],"itemData":{"id":3168,"type":"article-journal","abstract":"The effects of low-level ozone exposure (0.08 ppm) on pulmonary function in healthy young adults are well known; however, much less is known about the inflammatory and immunomodulatory effects of low-level ozone in the airways. Techniques such as induced sputum and flow cytometry make it possible to examine airways inflammatory responses and changes in immune cell surface phenotypes following low-level ozone exposure. The purpose of this study was to determine if exposure to 0.08 parts per million ozone for 6.6 h induces inflammation and modifies immune cell surface phenotypes in the airways of healthy adult subjects. Fifteen normal volunteers underwent an established 0.08 part per million ozone exposure protocol to characterize the effect of ozone on airways inflammation and immune cell surface phenotypes. Induced sputum and flow cytometry were used to assess these endpoints 24 h before and 18 h after exposure. The results showed that exposure to 0.08 ppm ozone for 6.6 h induced increased airway neutrophils, monocytes, and dendritic cells and modified the expression of CD14, HLA-DR, CD80, and CD86 on monocytes 18 h following exposure. Exposure to 0.08 parts per million ozone is associated with increased airways inflammation and promotion of antigen-presenting cell phenotypes 18 hours following exposure. These findings need to be replicated in a similar experiment that includes a control air exposure.","archive_location":"WOS:000280535600007","container-title":"INHALATION TOXICOLOGY","DOI":"10.3109/08958371003596587","ISSN":"0895-8378","issue":"7","page":"593-600","title":"Low-level ozone exposure induces airways inflammation and modifies cell surface phenotypes in healthy humans","volume":"22","author":[{"family":"Alexis","given":"Neil E."},{"family":"Lay","given":"John C."},{"family":"Hazucha","given":"Milan"},{"family":"Harris","given":"Bradford"},{"family":"Hernandez","given":"Michelle L."},{"family":"Bromberg","given":"Philip A."},{"family":"Kehrl","given":"Howard"},{"family":"Diaz-Sanchez","given":"David"},{"family":"Kim","given":"Chong"},{"family":"Devlin","given":"Robert B."},{"family":"Peden","given":"David B."}],"issued":{"date-parts":[["2010",6]]}}},{"id":"3Xqpn9z9/h26Ke2SH","uris":["http://zotero.org/users/15391371/items/Y2QPWDLN"],"itemData":{"id":161,"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WQ3xVfIz","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C94DD2">
        <w:rPr>
          <w:iCs/>
          <w:szCs w:val="24"/>
        </w:rPr>
        <w:fldChar w:fldCharType="separate"/>
      </w:r>
      <w:r w:rsidRPr="00C94DD2">
        <w:t xml:space="preserve">(Singh, Suresh, and </w:t>
      </w:r>
      <w:proofErr w:type="spellStart"/>
      <w:r w:rsidRPr="00C94DD2">
        <w:t>Vellapandian</w:t>
      </w:r>
      <w:proofErr w:type="spellEnd"/>
      <w:r w:rsidRPr="00C94DD2">
        <w:t xml:space="preserve"> 2023; Akhter et al. 2015; Alexis et al. 2010; Xue et al. 2023; Turner et al. 2016a; T. Zhao et al. 2018)</w:t>
      </w:r>
      <w:r w:rsidRPr="00C94DD2">
        <w:rPr>
          <w:iCs/>
          <w:szCs w:val="24"/>
        </w:rPr>
        <w:fldChar w:fldCharType="end"/>
      </w:r>
      <w:r w:rsidRPr="00C94DD2">
        <w:rPr>
          <w:iCs/>
          <w:szCs w:val="24"/>
        </w:rPr>
        <w:t xml:space="preserve">. </w:t>
      </w:r>
    </w:p>
    <w:p w14:paraId="4F557846" w14:textId="77777777" w:rsidR="00054D42" w:rsidRDefault="00054D42" w:rsidP="00054D42">
      <w:pPr>
        <w:ind w:firstLine="720"/>
        <w:rPr>
          <w:rFonts w:cs="Calibri Light"/>
          <w:iCs/>
          <w:szCs w:val="24"/>
        </w:rPr>
      </w:pPr>
      <w:r w:rsidRPr="00C94DD2">
        <w:rPr>
          <w:iCs/>
          <w:szCs w:val="24"/>
        </w:rPr>
        <w:t xml:space="preserve">Urban studies find interactions with redox states and pulmonary toxicity during long-term exposure episodes </w:t>
      </w:r>
      <w:r w:rsidRPr="00C94DD2">
        <w:rPr>
          <w:iCs/>
          <w:szCs w:val="24"/>
        </w:rPr>
        <w:fldChar w:fldCharType="begin"/>
      </w:r>
      <w:r>
        <w:rPr>
          <w:iCs/>
          <w:szCs w:val="24"/>
        </w:rPr>
        <w:instrText xml:space="preserve"> ADDIN ZOTERO_ITEM CSL_CITATION {"citationID":"WEmVI5zi","properties":{"formattedCitation":"(L. Chen et al. 2019; Marmett et al. 2022; Ni et al. 2024)","plainCitation":"(L. Chen et al. 2019; Marmett et al. 2022; Ni et al. 2024)","noteIndex":0},"citationItems":[{"id":11963,"uris":["http://zotero.org/users/15391371/items/VEB47IY2"],"itemData":{"id":11963,"type":"article-journal","abstract":"Ambient near-surface ozone pollution threatens public health. Over the past decades, the world has seen complex ozone changes across the globe, with important implications for public health. Previous studies have estimated premature mortality attributable to ozone exposure in more recent years, yet a historical assessment of the health impacts of ozone is largely lacking. Contrary to controlling many other air pollutants endangering public health, reducing ozone pollution is complicated by its nonlinear chemistry and complex relationship with precursor emissions. A historical evaluation is crucial to understanding the long-term changes in surface ozone concentration, driving factors, and health implications. This study uses chemical transport model simulations, ground measurements, and pollution-health response models to estimate the ozone changes over the past few decades, their health impacts, and the effectiveness of precursor emission control. Our results will help improve the ozone mitigation strategies on the global scale.","archive":"Academic Search Ultimate","archive_location":"140494313","container-title":"Geophysical Research Abstracts","ISSN":"1029-7006","journalAbbreviation":"Geophysical Research Abstracts","language":"eng","note":"publisher: Copernicus Gesellschaft mbH","page":"1-1","source":"EBSCOhost","title":"Changes in global surface ozone and health implications over the past decades.","volume":"21","author":[{"family":"Chen","given":"Lulu"},{"family":"Ni","given":"Ruijing"},{"family":"Liu","given":"Mengyao"},{"family":"Wang","given":"Jingxu"},{"family":"Weng","given":"Hongjian"},{"family":"Kong","given":"Hao"},{"family":"Lin","given":"Jintai"}],"issued":{"date-parts":[["2019",1,1]]}}},{"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schema":"https://github.com/citation-style-language/schema/raw/master/csl-citation.json"} </w:instrText>
      </w:r>
      <w:r w:rsidRPr="00C94DD2">
        <w:rPr>
          <w:iCs/>
          <w:szCs w:val="24"/>
        </w:rPr>
        <w:fldChar w:fldCharType="separate"/>
      </w:r>
      <w:r w:rsidRPr="00C94DD2">
        <w:t xml:space="preserve">(L. Chen et al. 2019; </w:t>
      </w:r>
      <w:proofErr w:type="spellStart"/>
      <w:r w:rsidRPr="00C94DD2">
        <w:t>Marmett</w:t>
      </w:r>
      <w:proofErr w:type="spellEnd"/>
      <w:r w:rsidRPr="00C94DD2">
        <w:t xml:space="preserve"> et al. 2022; Ni et al. 2024)</w:t>
      </w:r>
      <w:r w:rsidRPr="00C94DD2">
        <w:rPr>
          <w:iCs/>
          <w:szCs w:val="24"/>
        </w:rPr>
        <w:fldChar w:fldCharType="end"/>
      </w:r>
      <w:r w:rsidRPr="00C94DD2">
        <w:rPr>
          <w:rFonts w:cs="Calibri Light"/>
          <w:iCs/>
          <w:szCs w:val="24"/>
        </w:rPr>
        <w:t xml:space="preserve"> during reaction favored metrological events have been found to be related to mortality, respiratory, and increases in immune system response in numerous countries at urban locations similar to PHOTUC </w:t>
      </w:r>
      <w:r w:rsidRPr="00C94DD2">
        <w:rPr>
          <w:rFonts w:cs="Calibri Light"/>
          <w:iCs/>
          <w:szCs w:val="24"/>
        </w:rPr>
        <w:fldChar w:fldCharType="begin"/>
      </w:r>
      <w:r>
        <w:rPr>
          <w:rFonts w:cs="Calibri Light"/>
          <w:iCs/>
          <w:szCs w:val="24"/>
        </w:rPr>
        <w:instrText xml:space="preserve"> ADDIN ZOTERO_ITEM CSL_CITATION {"citationID":"EuebA9FU","properties":{"formattedCitation":"(Geels et al. 2015; Jerrett et al. 2009; Malley et al. 2017a; Turner et al. 2016b; C. Wang et al. 2021; Y. Zhang et al. 2024)","plainCitation":"(Geels et al. 2015; Jerrett et al. 2009; Malley et al. 2017a; Turner et al. 2016b; C. Wang et al. 2021; Y. Zhang et al. 2024)","noteIndex":0},"citationItems":[{"id":10706,"uris":["http://zotero.org/users/15391371/items/54986RX7"],"itemData":{"id":10706,"type":"article-journal","abstract":"Air pollution is an important environmental factor associated with health impacts in Europe and considerable resources are used to reduce exposure to air pollution through emission reductions. These reductions will have non-linear effects on exposure due, e.g., to interactions between climate and atmospheric chemistry. By using an integrated assessment model, we quantify the effect of changes in climate, emissions and population demography on exposure and health impacts in Europe. The sensitivity to the changes is assessed by investigating the differences between the decades 2000-2009, 2050-2059 and 2080-2089. We focus on the number of premature deaths related to atmospheric ozone, Secondary Inorganic Aerosols and primary PM. For the Nordic region we furthermore include a projection on how population exposure might develop due to changes in building stock with increased energy efficiency. Reductions in emissions cause a large significant decrease in mortality, while climate effects on chemistry and emissions only affects premature mortality by a few percent. Changes in population demography lead to a larger relative increase in chronic mortality than the relative increase in population. Finally, the projected changes in building stock and infiltration rates in the Nordic indicate that this factor may be very important for assessments of population exposure in the future.","archive_location":"WOS:000351929700033","container-title":"INTERNATIONAL JOURNAL OF ENVIRONMENTAL RESEARCH AND PUBLIC HEALTH","DOI":"10.3390/ijerph120302837","ISSN":"1660-4601","issue":"3","page":"2837-2869","title":"Future Premature Mortality Due to O3, Secondary Inorganic Aerosols and Primary PM in Europe - Sensitivity to Changes in Climate, Anthropogenic Emissions, Population and Building Stock","volume":"12","author":[{"family":"Geels","given":"C"},{"family":"Andersson","given":"C"},{"family":"Hänninen","given":"O"},{"family":"Lanso","given":"AS"},{"family":"Schwarze","given":"PE"},{"family":"Skjoth","given":"CA"},{"family":"Brandt","given":"J"}],"issued":{"date-parts":[["2015",3]]}}},{"id":"3Xqpn9z9/JKNibUMa","uris":["http://zotero.org/users/15391371/items/YZN8TNP8"],"itemData":{"id":"KYbxmr7W/rlZuGFmD","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11264,"uris":["http://zotero.org/users/15391371/items/56P3Z7JZ"],"itemData":{"id":11264,"type":"article-journal","abstract":"The assessment of premature mortality associated with the dramatic changes in fine particulate matter (PM2.5) and ozone (O-3) has important scientific significance and provides valuable information for future emission control strategies. Exposure data are particularly vital but may cause great uncertainty in health burden assessments. This study, for the first time, used six methods to generate the concentration data of PM2.5 and O-3 in China between 2014 and 2018, and then quantified the changes in premature mortality due to PM2.5 and O-3 using the Environmental Benefits Mapping and Analysis Program-Community Edition (BenMAP-CE) model. The results show that PM2.5-related premature mortality in China decreases by 263 (95% confidence interval (CI95): 142-159) to 308 (CI95: 213-241) thousands from 2014 to 2018 by using different concentration data, while O-3-related premature mortality increases by 67 (CI95: 26-104) to 103 (CI95: 40-163) thousands. The estimated mean changes are up to 40% different for the PM2.5-related mortality, and up to 30% for the O-3-related mortality if different exposure data are chosen. The most significant difference due to the exposure data is found in the areas with a population density of around 10(3) people/km(2), mostly located in Central China, for both PM2.5 and O-3. Our results demonstrate that the exposure data source significantly affects mortality estimations and should thus be carefully considered in health burden assessments.","archive_location":"WOS:000685347100008","container-title":"ENVIRONMENTAL POLLUTION","DOI":"10.1016/j.envpol.2021.117242","ISSN":"0269-7491","title":"Effects of using different exposure data to estimate changes in premature mortality attributable to PM2.5 and O3 in China","volume":"285","author":[{"family":"Wang","given":"CL"},{"family":"Wang","given":"YY"},{"family":"Shi","given":"ZH"},{"family":"Sun","given":"JJ"},{"family":"Gong","given":"KJ"},{"family":"Li","given":"JY"},{"family":"Qin","given":"MM"},{"family":"Wei","given":"J"},{"family":"Li","given":"TT"},{"family":"Kan","given":"HD"},{"family":"Hu","given":"JL"}],"issued":{"date-parts":[["2021",9,15]]}}},{"id":9414,"uris":["http://zotero.org/users/15391371/items/3XGNG8BH"],"itemData":{"id":9414,"type":"article-journal","abstract":"In recent years, PM2.5 and O-3 have been the two main pollutants affecting public health in China, but the interaction of the two pollutants on human health remains unclear. A two-stage analytical approach was used to investigate the relationships of PM2.5-O-3 co-pollution with nonaccidental, cardiovascular, and respiratory mortality levels across 14 cities in China. We first utilized a generalized additive model (GAM) to determine the city-specific associations of PM2.5 and O-3 with daily mortality. The associations were then combined at the national and regional levels using meta-analysis. To investigate the potential interactions between the two pollutants and cause-specific mortality, we performed stratified analyses by co-pollutant exposure levels and the synergy index (SI) (SI &gt; 1 indicates a synergistic interaction). The effect of changes in the two pollutants' concentrations (in 10 mu g/m(3) increases) on mortality was assessed. The stratification analysis results suggested that each 10 mu g/m(3) increase in PM2.5 at lag0-1 (lag01) in the low, moderate, and high strata of the O-3 concentrations increased nonaccidental mortality by 0.07% (95% confidence interval: -0.03%, 0.17%), 0.33% (0.13%, 0.53%), and 0.68% (0.30%, 1.06%), respectively, with significant between-group differences (p &lt; 0.001). Moreover, each 10 mu g/m(3) increase in O-3 (lag01) in the low, moderate, and high strata of the PM2.5 concentrations increased nonaccidental mortality by 0.15% (-0.06%, 0.36%), 0.53% (0.19%, 0.87%), and 0.75% (0.14%, 1.36%), respectively, with significant between-group differences (p &lt; 0.001). We also found substantial synergistic interactions between the two pollutants and nonaccidental, cardiovascular, and respiratory mortality levels, with SI values of 1.48, 1.51, and 1.33, respectively. Additionally, a subgroup analysis revealed that the interaction of these two pollutants on nonaccidental mortality were greater in South China compared to elsewhere, and during the warm season compared to during the cold season. Our findings suggested that the simultaneous control of PM2.5 and O-3 within the context of combined air pollution could significantly decrease the disease risk, especially in southern China and during the warm season.","archive_location":"WOS:001308573800001","container-title":"TOXICS","DOI":"10.3390/toxics12080578","ISSN":"2305-6304","issue":"8","title":"Short-Term Interaction Effects of PM2.5 and O3 on Daily Mortality: A Time-Series Study of Multiple Cities in China","volume":"12","author":[{"family":"Zhang","given":"Y"},{"family":"Fan","given":"LL"},{"family":"Wang","given":"SG"},{"family":"Luo","given":"H"}],"issued":{"date-parts":[["2024",8]]}}}],"schema":"https://github.com/citation-style-language/schema/raw/master/csl-citation.json"} </w:instrText>
      </w:r>
      <w:r w:rsidRPr="00C94DD2">
        <w:rPr>
          <w:rFonts w:cs="Calibri Light"/>
          <w:iCs/>
          <w:szCs w:val="24"/>
        </w:rPr>
        <w:fldChar w:fldCharType="separate"/>
      </w:r>
      <w:r w:rsidRPr="00C94DD2">
        <w:t>(Geels et al. 2015; Jerrett et al. 2009; Malley et al. 2017a; Turner et al. 2016b; C. Wang et al. 2021; Y. Zhang et al. 2024)</w:t>
      </w:r>
      <w:r w:rsidRPr="00C94DD2">
        <w:rPr>
          <w:rFonts w:cs="Calibri Light"/>
          <w:iCs/>
          <w:szCs w:val="24"/>
        </w:rPr>
        <w:fldChar w:fldCharType="end"/>
      </w:r>
      <w:r w:rsidRPr="00C94DD2">
        <w:rPr>
          <w:rFonts w:cs="Calibri Light"/>
          <w:iCs/>
          <w:szCs w:val="24"/>
        </w:rPr>
        <w:t xml:space="preserve">. Spatial-temporal analytics on monitoring systems combined with individual level data show activity spaces attribute greatly to a variety of health outcomes associated with ozone concentrations </w:t>
      </w:r>
      <w:r w:rsidRPr="00C94DD2">
        <w:rPr>
          <w:rFonts w:cs="Calibri Light"/>
          <w:iCs/>
          <w:szCs w:val="24"/>
        </w:rPr>
        <w:fldChar w:fldCharType="begin"/>
      </w:r>
      <w:r>
        <w:rPr>
          <w:rFonts w:cs="Calibri Light"/>
          <w:iCs/>
          <w:szCs w:val="24"/>
        </w:rPr>
        <w:instrText xml:space="preserve"> ADDIN ZOTERO_ITEM CSL_CITATION {"citationID":"MoVT92BC","properties":{"unsorted":true,"formattedCitation":"(US EPA 2015; Anenberg et al. 2018; H. Liu et al. 2018; Nuvolone, Petri, and Voller 2018; T. Zhao et al. 2018; J. Zhang, Wei, and Fang 2019)","plainCitation":"(US EPA 2015; Anenberg et al. 2018; H. Liu et al. 2018; Nuvolone, Petri, and Voller 2018; T. Zhao et al. 2018; J. Zhang, Wei, and Fang 2019)","noteIndex":0},"citationItems":[{"id":"3Xqpn9z9/dR1pxF7W","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label":"page"},{"id":"3Xqpn9z9/RoVkcdLl","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Pr>
          <w:rFonts w:ascii="Cambria Math" w:hAnsi="Cambria Math" w:cs="Cambria Math"/>
          <w:iCs/>
          <w:szCs w:val="24"/>
        </w:rPr>
        <w:instrText>∼</w:instrText>
      </w:r>
      <w:r>
        <w:rPr>
          <w:rFonts w:cs="Calibri Light"/>
          <w:iCs/>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3Xqpn9z9/yTPuEgVf","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3Xqpn9z9/fQjl1c9U","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3Xqpn9z9/WQ3xVfIz","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3Xqpn9z9/H3ARvnko","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C94DD2">
        <w:rPr>
          <w:rFonts w:cs="Calibri Light"/>
          <w:iCs/>
          <w:szCs w:val="24"/>
        </w:rPr>
        <w:fldChar w:fldCharType="separate"/>
      </w:r>
      <w:r w:rsidRPr="00C94DD2">
        <w:t xml:space="preserve">(US EPA 2015; Anenberg et al. 2018; H. Liu et al. 2018; </w:t>
      </w:r>
      <w:proofErr w:type="spellStart"/>
      <w:r w:rsidRPr="00C94DD2">
        <w:t>Nuvolone</w:t>
      </w:r>
      <w:proofErr w:type="spellEnd"/>
      <w:r w:rsidRPr="00C94DD2">
        <w:t>, Petri, and Voller 2018; T. Zhao et al. 2018; J. Zhang, Wei, and Fang 2019)</w:t>
      </w:r>
      <w:r w:rsidRPr="00C94DD2">
        <w:rPr>
          <w:rFonts w:cs="Calibri Light"/>
          <w:iCs/>
          <w:szCs w:val="24"/>
        </w:rPr>
        <w:fldChar w:fldCharType="end"/>
      </w:r>
      <w:r w:rsidRPr="00C94DD2">
        <w:rPr>
          <w:rFonts w:cs="Calibri Light"/>
          <w:iCs/>
          <w:szCs w:val="24"/>
        </w:rPr>
        <w:t xml:space="preserve">. In addition, this thesis has found that surface ozone reactions typically follow the patterns mentioned in Chapter 2, occurring in middle-class to middle-low class areas in the study area. Combining the known risks and spatial temporal statistics of the </w:t>
      </w:r>
      <w:proofErr w:type="spellStart"/>
      <w:r w:rsidRPr="00C94DD2">
        <w:rPr>
          <w:rFonts w:cs="Calibri Light"/>
          <w:iCs/>
          <w:szCs w:val="24"/>
        </w:rPr>
        <w:t>SMaRK</w:t>
      </w:r>
      <w:proofErr w:type="spellEnd"/>
      <w:r w:rsidRPr="00C94DD2">
        <w:rPr>
          <w:rFonts w:cs="Calibri Light"/>
          <w:iCs/>
          <w:szCs w:val="24"/>
        </w:rPr>
        <w:t xml:space="preserve"> model, this section depicts the importance of clear representations of high-resolution surface O</w:t>
      </w:r>
      <w:r w:rsidRPr="00C94DD2">
        <w:rPr>
          <w:rFonts w:cs="Calibri Light"/>
          <w:iCs/>
          <w:szCs w:val="24"/>
          <w:vertAlign w:val="subscript"/>
        </w:rPr>
        <w:t>3</w:t>
      </w:r>
      <w:r w:rsidRPr="00C94DD2">
        <w:rPr>
          <w:rFonts w:cs="Calibri Light"/>
          <w:iCs/>
          <w:szCs w:val="24"/>
        </w:rPr>
        <w:t xml:space="preserve"> while doing a small systematic review of the effects of short- and long-term exposures to O</w:t>
      </w:r>
      <w:r w:rsidRPr="00C94DD2">
        <w:rPr>
          <w:rFonts w:cs="Calibri Light"/>
          <w:iCs/>
          <w:szCs w:val="24"/>
          <w:vertAlign w:val="subscript"/>
        </w:rPr>
        <w:t>3</w:t>
      </w:r>
      <w:r w:rsidRPr="00C94DD2">
        <w:rPr>
          <w:rFonts w:cs="Calibri Light"/>
          <w:iCs/>
          <w:szCs w:val="24"/>
        </w:rPr>
        <w:t xml:space="preserve"> seen in recent public health studies e.g. </w:t>
      </w:r>
      <w:r w:rsidRPr="00C94DD2">
        <w:rPr>
          <w:rFonts w:cs="Calibri Light"/>
          <w:iCs/>
          <w:szCs w:val="24"/>
        </w:rPr>
        <w:fldChar w:fldCharType="begin"/>
      </w:r>
      <w:r>
        <w:rPr>
          <w:rFonts w:cs="Calibri Light"/>
          <w:iCs/>
          <w:szCs w:val="24"/>
        </w:rPr>
        <w:instrText xml:space="preserve"> ADDIN ZOTERO_ITEM CSL_CITATION {"citationID":"GGKSomjs","properties":{"formattedCitation":"(Gao et al. 2022; Marmett et al. 2022; Turner et al. 2016b; Xue et al. 2023; T. Zhao et al. 2018)","plainCitation":"(Gao et al. 2022; Marmett et al. 2022; Turner et al. 2016b; Xue et al. 2023; T. Zhao et al. 2018)","noteIndex":0},"citationItems":[{"id":"3Xqpn9z9/dgZaAYZf","uris":["http://zotero.org/users/15391371/items/F6KZ7NGS"],"itemData":{"id":"YLgf3h2D/qXzOSHnq","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9402,"uris":["http://zotero.org/users/15391371/items/4CLNJWQ4"],"itemData":{"id":9402,"type":"article-journal","abstract":"The gaseous air pollutants ozone (O-3) and nitrogen dioxide (NO2) have a large public health relevance and trigger environmental health risk. On the other hand, despite the health benefits, exercise practices might increase the susceptibility to air pollutants exposure. However, there are innumerous lifestyle factors besides physical activity habits that must be considered in the daily air pollution exposure and are still not fully comprehended. This study aimed to evaluate the effects of O-3 and NO2 exposure on cardiorespiratory fitness, lipid accumulation product (LAP), and environmental health risk during the entire daily routine of physically active adults that exercise in outdoor and indoor environments. One hundred and twenty healthy young men were assigned to untrained (n = 52), indoor exercise (n = 36), and outdoor exercise (n = 32) groups, following their lifestyle exercise habits, and O-3 and NO2 were assessed by personal monitoring. Exercised groups demonstrated higher healthy eating index (HEI) (p &lt; 0.001), physical activity (PA) (p &lt; 0.001), metabolic equivalent of task (MET) (p &lt; 0.001), and peak oxygen uptake VO2peak (p &lt; 0.001), while outdoor group had lower LAP index (p &lt; 0.001) and higher O-3 concentration (p = 0.0442). Environmental health risk demonstrated no difference (p &gt; 0.05). The higher O-3 concentration was positively correlated with the risk quotient (p = 0.003) and MET (p = 0.020), and a negative correlation between LAP and VO2peak was observed (p &lt; 0.001). In conclusion, physically active individuals might have a lower risk of developing cardiovascular and metabolic diseases despite the higher O-3 concentration exposure, and the exposure during exercise did not represent an additional health risk.","archive_location":"WOS:000739256100002","container-title":"ENVIRONMENTAL GEOCHEMISTRY AND HEALTH","DOI":"10.1007/s10653-021-01194-5","ISSN":"0269-4042","issue":"12","page":"4269-4284","title":"Exposure to O3 and NO2 in physically active adults: an evaluation of physiological parameters and health risk assessment","volume":"44","author":[{"family":"Marmett","given":"B"},{"family":"Carvalho","given":"RB"},{"family":"Nunes","given":"RB"},{"family":"Rhoden","given":"CR"}],"issued":{"date-parts":[["2022",1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h26Ke2SH","uris":["http://zotero.org/users/15391371/items/Y2QPWDLN"],"itemData":{"id":"YLgf3h2D/E3xvKEUX","type":"article-journal","container-title":"The Lancet Planetary Health","DOI":"10.1016/S2542-5196(23)00165-1","ISSN":"2542-5196","issue":"9","journalAbbreviation":"The Lancet Planetary Health","language":"English","note":"publisher: Elsevier\nPMID: 37673544","page":"e736-e746","source":"www.thelancet.com","title":"Estimating the exposure–response function between long-term ozone exposure and under-5 mortality in 55 low-income and middle-income countries: a retrospective, multicentre, epidemiological study","title-short":"Estimating the exposure–response function between long-term ozone exposure and under-5 mortality in 55 low-income and middle-income countries","volume":"7","author":[{"family":"Xue","given":"Tao"},{"family":"Wang","given":"Ruohan"},{"family":"Tong","given":"Mingkun"},{"family":"Kelly","given":"Frank J."},{"family":"Liu","given":"Hengyi"},{"family":"Li","given":"Jiajianghui"},{"family":"Li","given":"Pengfei"},{"family":"Qiu","given":"Xinghua"},{"family":"Gong","given":"Jicheng"},{"family":"Shang","given":"Jing"},{"family":"Zhu","given":"Tong"}],"issued":{"date-parts":[["2023",9,1]]}}},{"id":"3Xqpn9z9/WQ3xVfIz","uris":["http://zotero.org/users/15391371/items/Y26IBY7L"],"itemData":{"id":"YLgf3h2D/ZmNa4vt7","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schema":"https://github.com/citation-style-language/schema/raw/master/csl-citation.json"} </w:instrText>
      </w:r>
      <w:r w:rsidRPr="00C94DD2">
        <w:rPr>
          <w:rFonts w:cs="Calibri Light"/>
          <w:iCs/>
          <w:szCs w:val="24"/>
        </w:rPr>
        <w:fldChar w:fldCharType="separate"/>
      </w:r>
      <w:r w:rsidRPr="00C94DD2">
        <w:t xml:space="preserve">(Gao et al. 2022; </w:t>
      </w:r>
      <w:proofErr w:type="spellStart"/>
      <w:r w:rsidRPr="00C94DD2">
        <w:t>Marmett</w:t>
      </w:r>
      <w:proofErr w:type="spellEnd"/>
      <w:r w:rsidRPr="00C94DD2">
        <w:t xml:space="preserve"> et al. 2022; Turner et al. 2016b; Xue et al. 2023; T. Zhao et al. 2018)</w:t>
      </w:r>
      <w:r w:rsidRPr="00C94DD2">
        <w:rPr>
          <w:rFonts w:cs="Calibri Light"/>
          <w:iCs/>
          <w:szCs w:val="24"/>
        </w:rPr>
        <w:fldChar w:fldCharType="end"/>
      </w:r>
      <w:r w:rsidRPr="00C94DD2">
        <w:rPr>
          <w:rFonts w:cs="Calibri Light"/>
          <w:iCs/>
          <w:szCs w:val="24"/>
        </w:rPr>
        <w:t xml:space="preserve">. </w:t>
      </w:r>
    </w:p>
    <w:p w14:paraId="1CF3FB7C" w14:textId="77777777" w:rsidR="00054D42" w:rsidRPr="00F70485" w:rsidRDefault="00054D42" w:rsidP="00054D42">
      <w:pPr>
        <w:ind w:firstLine="720"/>
        <w:contextualSpacing/>
        <w:rPr>
          <w:rFonts w:cs="Calibri Light"/>
          <w:iCs/>
          <w:szCs w:val="24"/>
        </w:rPr>
      </w:pPr>
      <w:r w:rsidRPr="00C94DD2">
        <w:rPr>
          <w:rFonts w:cs="Calibri Light"/>
          <w:iCs/>
          <w:szCs w:val="24"/>
        </w:rPr>
        <w:t xml:space="preserve">Studies have shown numerous respiratory and terminal diseases have been exponentially increasing in areas with poor conditions and high exposure to climate change </w:t>
      </w:r>
      <w:r w:rsidRPr="00C94DD2">
        <w:rPr>
          <w:rFonts w:cs="Calibri Light"/>
          <w:iCs/>
          <w:szCs w:val="24"/>
        </w:rPr>
        <w:fldChar w:fldCharType="begin"/>
      </w:r>
      <w:r>
        <w:rPr>
          <w:rFonts w:cs="Calibri Light"/>
          <w:iCs/>
          <w:szCs w:val="24"/>
        </w:rPr>
        <w:instrText xml:space="preserve"> ADDIN ZOTERO_ITEM CSL_CITATION {"citationID":"YO3guwWc","properties":{"formattedCitation":"(Abasilim and Friedman 2022; Anbari et al. 2022; Lee, Shin, and Chung 1999; Weschler 2006)","plainCitation":"(Abasilim and Friedman 2022; Anbari et al. 2022; Lee, Shin, and Chung 1999; Weschler 2006)","noteIndex":0},"citationItems":[{"id":"3Xqpn9z9/zaCnbHNZ","uris":["http://zotero.org/users/15391371/items/QT6DJUQD"],"itemData":{"id":1776,"type":"article-journal","abstract":"It is predicted that heat waves will increase as climate changes. Related public health interventions have expanded over the past decades but are primarily targeted at health outcomes occurring during heat waves. However, heat adaptation is dynamic and adverse outcomes related to heat injuries occur with moderate increases in temperature throughout the summertime. We analyzed outpatient and inpatient heat related injuries from 2013 to 2019. National Weather Service event summaries were used to characterize reported heat wave days and weather data was linked to individual cases. Despite the higher rate of heat injury on heat wave days, only 12.7% of the 17,662 heat-related injuries diagnosed from 2013 to 2019 occurred during reported heat waves. In addition, the National Weather Service surveillance system monitoring heat related injuries only captured 2.1% of all heat related injuries and 30.6% of heat related deaths. As climate changes and warmer conditions become more common, public health response to moderate increases in temperature during summertime needs to be strengthened as do the surveillance systems used to monitor adverse heat related health events. Improved surveillance systems, long-term interventions and strategies addressing climate change may help mitigate adverse health outcomes attributable to heat related injuries over the summertime.","archive_location":"WOS:000718702900001","container-title":"INTERNATIONAL JOURNAL OF BIOMETEOROLOGY","DOI":"10.1007/s00484-021-02218-6","ISSN":"0020-7128","issue":"3","page":"641-645","title":"Comparison of health outcomes from heat-related injuries by National Weather Service reported heat wave days and non-heat wave days - Illinois, 2013-2019","volume":"66","author":[{"family":"Abasilim","given":"Chibuzor"},{"family":"Friedman","given":"Lee S."}],"issued":{"date-parts":[["2022",3]]}}},{"id":"3Xqpn9z9/QSPAle2y","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id":"3Xqpn9z9/d8svy6Kg","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id":"3Xqpn9z9/nkblbXtx","uris":["http://zotero.org/users/15391371/items/WLHNB9QS"],"itemData":{"id":96,"type":"article-journal","abstract":"Objective\nThe associations between ozone concentrations measured outdoors and both morbidity and mortality may be partially due to indoor exposures to ozone and ozone-initiated oxidation products. In this article I examine the contributions of such indoor exposures to overall ozone-related health effects by extensive review of the literature as well as further analyses of published data.\n\nFindings\nDaily inhalation intakes of indoor ozone (micrograms per day) are estimated to be between 25 and 60% of total daily ozone intake. This is especially noteworthy in light of recent work indicating little, if any, threshold for ozone’s impact on mortality. Additionally, the present study estimates that average daily indoor intakes of ozone oxidation products are roughly one-third to twice the indoor inhalation intake of ozone alone. Some of these oxidation products are known or suspected to adversely affect human health (e.g., formaldehyde, acrolein, hydroperoxides, fine and ultrafine particles). Indirect evidence supports connections between morbidity/mortality and exposures to indoor ozone and its oxidation products. For example, cities with stronger associations between outdoor ozone and mortality tend to have residences that are older and less likely to have central air conditioning, which implies greater transport of ozone from outdoors to indoors.\n\nConclusions\nIndoor exposures to ozone and its oxidation products can be reduced by filtering ozone from ventilation air and limiting the indoor use of products and materials whose emissions react with ozone. Such steps might be especially valuable in schools, hospitals, and childcare centers in regions that routinely experience elevated outdoor ozone concentrations.","container-title":"Environmental Health Perspectives","DOI":"10.1289/ehp.9256","ISSN":"0091-6765","issue":"10","journalAbbreviation":"Environ Health Perspect","note":"PMID: 17035131\nPMCID: PMC1626413","page":"1489-1496","source":"PubMed Central","title":"Ozone’s Impact on Public Health: Contributions from Indoor Exposures to Ozone and Products of Ozone-Initiated Chemistry","title-short":"Ozone’s Impact on Public Health","volume":"114","author":[{"family":"Weschler","given":"Charles J."}],"issued":{"date-parts":[["2006",10]]}}}],"schema":"https://github.com/citation-style-language/schema/raw/master/csl-citation.json"} </w:instrText>
      </w:r>
      <w:r w:rsidRPr="00C94DD2">
        <w:rPr>
          <w:rFonts w:cs="Calibri Light"/>
          <w:iCs/>
          <w:szCs w:val="24"/>
        </w:rPr>
        <w:fldChar w:fldCharType="separate"/>
      </w:r>
      <w:r w:rsidRPr="00C94DD2">
        <w:t>(</w:t>
      </w:r>
      <w:proofErr w:type="spellStart"/>
      <w:r w:rsidRPr="00C94DD2">
        <w:t>Abasilim</w:t>
      </w:r>
      <w:proofErr w:type="spellEnd"/>
      <w:r w:rsidRPr="00C94DD2">
        <w:t xml:space="preserve"> and Friedman 2022; </w:t>
      </w:r>
      <w:proofErr w:type="spellStart"/>
      <w:r w:rsidRPr="00C94DD2">
        <w:t>Anbari</w:t>
      </w:r>
      <w:proofErr w:type="spellEnd"/>
      <w:r w:rsidRPr="00C94DD2">
        <w:t xml:space="preserve"> et al. 2022; Lee, Shin, and Chung 1999; Weschler 2006)</w:t>
      </w:r>
      <w:r w:rsidRPr="00C94DD2">
        <w:rPr>
          <w:rFonts w:cs="Calibri Light"/>
          <w:iCs/>
          <w:szCs w:val="24"/>
        </w:rPr>
        <w:fldChar w:fldCharType="end"/>
      </w:r>
      <w:r w:rsidRPr="00C94DD2">
        <w:rPr>
          <w:rFonts w:cs="Calibri Light"/>
          <w:iCs/>
          <w:szCs w:val="24"/>
        </w:rPr>
        <w:t xml:space="preserve">. In addition, studies find that human expansion tends to also increase exposure as a whole, increasing the amount of populations at risk to air pollution and natural hazards </w:t>
      </w:r>
      <w:r w:rsidRPr="00C94DD2">
        <w:rPr>
          <w:rFonts w:cs="Calibri Light"/>
          <w:iCs/>
          <w:szCs w:val="24"/>
        </w:rPr>
        <w:fldChar w:fldCharType="begin"/>
      </w:r>
      <w:r>
        <w:rPr>
          <w:rFonts w:cs="Calibri Light"/>
          <w:iCs/>
          <w:szCs w:val="24"/>
        </w:rPr>
        <w:instrText xml:space="preserve"> ADDIN ZOTERO_ITEM CSL_CITATION {"citationID":"dzzdYQEA","properties":{"unsorted":true,"formattedCitation":"(Di Baldassarre et al. 2018; Abdullah et al. 2019; Iglesias et al. 2021)","plainCitation":"(Di Baldassarre et al. 2018; Abdullah et al. 2019; Iglesias et al. 2021)","noteIndex":0},"citationItems":[{"id":"3Xqpn9z9/40ncsMde","uris":["http://zotero.org/users/15391371/items/FHF5T952"],"itemData":{"id":41,"type":"article-journal","container-title":"Earth's Future","DOI":"10.1002/2017EF000764","ISSN":"23284277","issue":"3","journalAbbreviation":"Earth's Future","language":"en","page":"305-310","source":"DOI.org (Crossref)","title":"An Integrative Research Framework to Unravel the Interplay of Natural Hazards and Vulnerabilities","volume":"6","author":[{"family":"Di Baldassarre","given":"Giuliano"},{"family":"Nohrstedt","given":"Daniel"},{"family":"Mård","given":"Johanna"},{"family":"Burchardt","given":"Steffi"},{"family":"Albin","given":"Cecilia"},{"family":"Bondesson","given":"Sara"},{"family":"Breinl","given":"Korbinian"},{"family":"Deegan","given":"Frances M."},{"family":"Fuentes","given":"Diana"},{"family":"Lopez","given":"Marc Girons"},{"family":"Granberg","given":"Mikael"},{"family":"Nyberg","given":"Lars"},{"family":"Nyman","given":"Monika Rydstedt"},{"family":"Rhodes","given":"Emma"},{"family":"Troll","given":"Valentin"},{"family":"Young","given":"Stephanie"},{"family":"Walch","given":"Colin"},{"family":"Parker","given":"Charles F."}],"issued":{"date-parts":[["2018",3]]}}},{"id":"3Xqpn9z9/rStqUf0u","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Pr>
          <w:rFonts w:ascii="Cambria Math" w:hAnsi="Cambria Math" w:cs="Cambria Math"/>
          <w:iCs/>
          <w:szCs w:val="24"/>
        </w:rPr>
        <w:instrText>∼</w:instrText>
      </w:r>
      <w:r>
        <w:rPr>
          <w:rFonts w:cs="Calibri Light"/>
          <w:iCs/>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Pr>
          <w:rFonts w:ascii="Cambria Math" w:hAnsi="Cambria Math" w:cs="Cambria Math"/>
          <w:iCs/>
          <w:szCs w:val="24"/>
        </w:rPr>
        <w:instrText>‐</w:instrText>
      </w:r>
      <w:r>
        <w:rPr>
          <w:rFonts w:cs="Calibri Light"/>
          <w:iCs/>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C94DD2">
        <w:rPr>
          <w:rFonts w:cs="Calibri Light"/>
          <w:iCs/>
          <w:szCs w:val="24"/>
        </w:rPr>
        <w:fldChar w:fldCharType="separate"/>
      </w:r>
      <w:r w:rsidRPr="00C94DD2">
        <w:t>(Di Baldassarre et al. 2018; Abdullah et al. 2019; Iglesias et al. 2021)</w:t>
      </w:r>
      <w:r w:rsidRPr="00C94DD2">
        <w:rPr>
          <w:rFonts w:cs="Calibri Light"/>
          <w:iCs/>
          <w:szCs w:val="24"/>
        </w:rPr>
        <w:fldChar w:fldCharType="end"/>
      </w:r>
      <w:r w:rsidRPr="00C94DD2">
        <w:rPr>
          <w:rFonts w:cs="Calibri Light"/>
          <w:iCs/>
          <w:szCs w:val="24"/>
        </w:rPr>
        <w:t xml:space="preserve">. </w:t>
      </w:r>
      <w:r w:rsidRPr="00C94DD2">
        <w:rPr>
          <w:iCs/>
          <w:szCs w:val="24"/>
        </w:rPr>
        <w:t>In general, exposure to surface O</w:t>
      </w:r>
      <w:r w:rsidRPr="00C94DD2">
        <w:rPr>
          <w:iCs/>
          <w:szCs w:val="24"/>
          <w:vertAlign w:val="subscript"/>
        </w:rPr>
        <w:t>3</w:t>
      </w:r>
      <w:r w:rsidRPr="00C94DD2">
        <w:rPr>
          <w:iCs/>
          <w:szCs w:val="24"/>
        </w:rPr>
        <w:t xml:space="preserve"> has been associated with mortality risk from non-accidental diseases, circulatory disease, respiratory disease, urinary system disease, and nervous system diseases </w:t>
      </w:r>
      <w:r w:rsidRPr="00C94DD2">
        <w:rPr>
          <w:iCs/>
          <w:szCs w:val="24"/>
        </w:rPr>
        <w:fldChar w:fldCharType="begin"/>
      </w:r>
      <w:r>
        <w:rPr>
          <w:iCs/>
          <w:szCs w:val="24"/>
        </w:rPr>
        <w:instrText xml:space="preserve"> ADDIN ZOTERO_ITEM CSL_CITATION {"citationID":"OpWrQ7oF","properties":{"formattedCitation":"(Chen et al., 2023; Ito et al., 2005; Jerrett et al., 2009; Kazemiparkouhi et al., 2020; Lim et al., 2019; Raza et al., 2018; Reid et al., 2012; Turner et al., 2016)","plainCitation":"(Chen et al., 2023; Ito et al., 2005; Jerrett et al., 2009; Kazemiparkouhi et al., 2020; Lim et al., 2019; Raza et al., 2018; Reid et al., 2012; Turner et al., 2016)","dontUpdate":true,"noteIndex":0},"citationItems":[{"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6wIoxuNM","uris":["http://zotero.org/users/15391371/items/A6GZ3E35"],"itemData":{"id":181,"type":"article-journal","container-title":"Epidemiology","DOI":"10.1097/01.ede.0000165821.90114.7f","ISSN":"1044-3983","issue":"4","journalAbbreviation":"Epidemiology","language":"en","page":"446-457","source":"DOI.org (Crossref)","title":"Associations Between Ozone and Daily Mortality: Analysis and Meta-Analysis","title-short":"Associations Between Ozone and Daily Mortality","volume":"16","author":[{"family":"Ito","given":"Kazuhiko"},{"family":"De Leon","given":"Samantha F."},{"family":"Lippmann","given":"Morton"}],"issued":{"date-parts":[["2005",7]]}}},{"id":"3Xqpn9z9/JKNibUMa","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3Xqpn9z9/UgendXf8","uris":["http://zotero.org/users/15391371/items/7IEFSWLH"],"itemData":{"id":670,"type":"article-journal","container-title":"Journal of Exposure Science &amp; Environmental Epidemiology","DOI":"10.1038/s41370-019-0135-4","ISSN":"1559-0631, 1559-064X","issue":"4","journalAbbreviation":"J Expo Sci Environ Epidemiol","language":"en","page":"650-658","source":"DOI.org (Crossref)","title":"Long-term ozone exposures and cause-specific mortality in a US Medicare cohort","volume":"30","author":[{"family":"Kazemiparkouhi","given":"Fatemeh"},{"family":"Eum","given":"Ki-Do"},{"family":"Wang","given":"Bingyu"},{"family":"Manjourides","given":"Justin"},{"family":"Suh","given":"Helen H."}],"issued":{"date-parts":[["2020",7]]}}},{"id":"3Xqpn9z9/WgfJnJ1v","uris":["http://zotero.org/users/15391371/items/225E644A"],"itemData":{"id":551,"type":"article-journal","abstract":"Rationale: Many studies have linked short-term exposure to ozone (O3) with morbidity and mortality, but epidemiologic evidence of associations between long-term O3 exposure and mortality is more limited.Objectives: To investigate associations of long-term (annual or warm season average of daily 8-h maximum concentrations) O3 exposure with all-cause and cause-specific mortality in the NIH-AARP Diet and Health Study, a large prospective cohort of U.S. adults with 17 years of follow-up from 1995 to 2011.Methods: The cohort (n</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548,780) was linked to census tract-level estimates for O3. Associations between long-term O3 exposure (averaged values from 2002 to 2010) and multiple causes of death were evaluated using multivariate Cox proportional hazards models, adjusted for individual- and census tract-level covariates, and potentially confounding copollutants and temperature.Measurements and Main Results: Long-term annual average exposure to O3 was significantly associated with deaths caused by cardiovascular disease (per 10 ppb; hazard ratio [HR], 1.03; 95% confidence interval [CI], 1.01-1.06), ischemic heart disease (HR, 1.06; 95% CI, 1.02-1.09), respiratory disease (HR, 1.04; 95% CI, 1.00-1.09), and chronic obstructive pulmonary disease (HR, 1.09; 95% CI, 1.03-1.15) in single-pollutant models. The results were robust to alternative models and adjustment for copollutants (fine particulate matter and nitrogen dioxide), although some evidence of confounding by temperature was observed. Significantly elevated respiratory disease mortality risk associated with long-term O3 exposure was found among those living in locations with high temperature (Pinteraction</w:instrText>
      </w:r>
      <w:r>
        <w:rPr>
          <w:rFonts w:ascii="Times New Roman" w:hAnsi="Times New Roman"/>
          <w:iCs/>
          <w:szCs w:val="24"/>
        </w:rPr>
        <w:instrText> </w:instrText>
      </w:r>
      <w:r>
        <w:rPr>
          <w:iCs/>
          <w:szCs w:val="24"/>
        </w:rPr>
        <w:instrText>&lt;</w:instrText>
      </w:r>
      <w:r>
        <w:rPr>
          <w:rFonts w:ascii="Times New Roman" w:hAnsi="Times New Roman"/>
          <w:iCs/>
          <w:szCs w:val="24"/>
        </w:rPr>
        <w:instrText> </w:instrText>
      </w:r>
      <w:r>
        <w:rPr>
          <w:iCs/>
          <w:szCs w:val="24"/>
        </w:rPr>
        <w:instrText xml:space="preserve">0.05).Conclusions: This study found that long-term exposure to O3 is associated with increased risk for multiple causes of mortality, suggesting that establishment of annual and/or seasonal federal O3 standards is needed to more adequately protect public health from ambient O3 exposures.","container-title":"American Journal of Respiratory and Critical Care Medicine","DOI":"10.1164/rccm.201806-1161OC","ISSN":"1535-4970","issue":"8","journalAbbreviation":"Am J Respir Crit Care Med","language":"eng","note":"PMID: 31051079\nPMCID: PMC6794108","page":"1022-1031","source":"PubMed","title":"Long-Term Exposure to Ozone and Cause-Specific Mortality Risk in the United States","volume":"200","author":[{"family":"Lim","given":"Chris C."},{"family":"Hayes","given":"Richard B."},{"family":"Ahn","given":"Jiyoung"},{"family":"Shao","given":"Yongzhao"},{"family":"Silverman","given":"Debra T."},{"family":"Jones","given":"Rena R."},{"family":"Garcia","given":"Cynthia"},{"family":"Bell","given":"Michelle L."},{"family":"Thurston","given":"George D."}],"issued":{"date-parts":[["2019",10,15]]}}},{"id":"3Xqpn9z9/o5PsXw4X","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3Xqpn9z9/sdu8E7kC","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C94DD2">
        <w:rPr>
          <w:iCs/>
          <w:szCs w:val="24"/>
        </w:rPr>
        <w:fldChar w:fldCharType="separate"/>
      </w:r>
      <w:r w:rsidRPr="00C94DD2">
        <w:rPr>
          <w:iCs/>
          <w:szCs w:val="24"/>
        </w:rPr>
        <w:t xml:space="preserve">(Chen et al., 2023; Ito et al., </w:t>
      </w:r>
      <w:r w:rsidRPr="00C94DD2">
        <w:rPr>
          <w:iCs/>
          <w:szCs w:val="24"/>
        </w:rPr>
        <w:lastRenderedPageBreak/>
        <w:t xml:space="preserve">2005; Jerrett et al., 2009; </w:t>
      </w:r>
      <w:proofErr w:type="spellStart"/>
      <w:r w:rsidRPr="00C94DD2">
        <w:rPr>
          <w:iCs/>
          <w:szCs w:val="24"/>
        </w:rPr>
        <w:t>KazemipaRKouhi</w:t>
      </w:r>
      <w:proofErr w:type="spellEnd"/>
      <w:r w:rsidRPr="00C94DD2">
        <w:rPr>
          <w:iCs/>
          <w:szCs w:val="24"/>
        </w:rPr>
        <w:t xml:space="preserve"> et al., 2020; Lim et al., 2019; Raza et al., 2018; Reid et al., 2012; Turner et al., 2016)</w:t>
      </w:r>
      <w:r w:rsidRPr="00C94DD2">
        <w:rPr>
          <w:iCs/>
          <w:szCs w:val="24"/>
        </w:rPr>
        <w:fldChar w:fldCharType="end"/>
      </w:r>
      <w:r w:rsidRPr="00C94DD2">
        <w:rPr>
          <w:iCs/>
          <w:szCs w:val="24"/>
        </w:rPr>
        <w:t xml:space="preserve">. Some of these health outcomes have been related with exposure to mildly toxic environments and harsher living conditions </w:t>
      </w:r>
      <w:r w:rsidRPr="00C94DD2">
        <w:rPr>
          <w:iCs/>
          <w:szCs w:val="24"/>
        </w:rPr>
        <w:fldChar w:fldCharType="begin"/>
      </w:r>
      <w:r>
        <w:rPr>
          <w:iCs/>
          <w:szCs w:val="24"/>
        </w:rPr>
        <w:instrText xml:space="preserve"> ADDIN ZOTERO_ITEM CSL_CITATION {"citationID":"0URAHVlv","properties":{"unsorted":true,"formattedCitation":"(WHO 2013; Singh, Suresh, and Vellapandian 2023)","plainCitation":"(WHO 2013; Singh, Suresh, and Vellapandian 2023)","noteIndex":0},"citationItems":[{"id":"3Xqpn9z9/hYLzIOSP","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3Xqpn9z9/VFbO6bOX","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schema":"https://github.com/citation-style-language/schema/raw/master/csl-citation.json"} </w:instrText>
      </w:r>
      <w:r w:rsidRPr="00C94DD2">
        <w:rPr>
          <w:iCs/>
          <w:szCs w:val="24"/>
        </w:rPr>
        <w:fldChar w:fldCharType="separate"/>
      </w:r>
      <w:r w:rsidRPr="00C94DD2">
        <w:rPr>
          <w:iCs/>
          <w:szCs w:val="24"/>
        </w:rPr>
        <w:t xml:space="preserve">(WHO 2013; Singh, Suresh, and </w:t>
      </w:r>
      <w:proofErr w:type="spellStart"/>
      <w:r w:rsidRPr="00C94DD2">
        <w:rPr>
          <w:iCs/>
          <w:szCs w:val="24"/>
        </w:rPr>
        <w:t>Vellapandian</w:t>
      </w:r>
      <w:proofErr w:type="spellEnd"/>
      <w:r w:rsidRPr="00C94DD2">
        <w:rPr>
          <w:iCs/>
          <w:szCs w:val="24"/>
        </w:rPr>
        <w:t xml:space="preserve"> 2023)</w:t>
      </w:r>
      <w:r w:rsidRPr="00C94DD2">
        <w:rPr>
          <w:iCs/>
          <w:szCs w:val="24"/>
        </w:rPr>
        <w:fldChar w:fldCharType="end"/>
      </w:r>
      <w:r w:rsidRPr="00C94DD2">
        <w:rPr>
          <w:iCs/>
          <w:szCs w:val="24"/>
        </w:rPr>
        <w:t xml:space="preserve">. Health studies which initially implemented ozone exposure as a confounding variable have instead found ozone to be a driver for concerning health outcomes which differ by age, employment, occupation, race/ethnicity, and other socio-economic status (SES) indicators, affecting a wide range of groups </w:t>
      </w:r>
      <w:r w:rsidRPr="00C94DD2">
        <w:rPr>
          <w:iCs/>
          <w:szCs w:val="24"/>
        </w:rPr>
        <w:fldChar w:fldCharType="begin"/>
      </w:r>
      <w:r>
        <w:rPr>
          <w:iCs/>
          <w:szCs w:val="24"/>
        </w:rPr>
        <w:instrText xml:space="preserve"> ADDIN ZOTERO_ITEM CSL_CITATION {"citationID":"J2eQzYif","properties":{"formattedCitation":"(Bell, Zanobetti, and Dominici 2014)","plainCitation":"(Bell, Zanobetti, and Dominici 2014)","noteIndex":0},"citationItems":[{"id":"3Xqpn9z9/1IsCjeso","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schema":"https://github.com/citation-style-language/schema/raw/master/csl-citation.json"} </w:instrText>
      </w:r>
      <w:r w:rsidRPr="00C94DD2">
        <w:rPr>
          <w:iCs/>
          <w:szCs w:val="24"/>
        </w:rPr>
        <w:fldChar w:fldCharType="separate"/>
      </w:r>
      <w:r w:rsidRPr="00C94DD2">
        <w:rPr>
          <w:iCs/>
          <w:szCs w:val="24"/>
        </w:rPr>
        <w:t xml:space="preserve">(Bell, </w:t>
      </w:r>
      <w:proofErr w:type="spellStart"/>
      <w:r w:rsidRPr="00C94DD2">
        <w:rPr>
          <w:iCs/>
          <w:szCs w:val="24"/>
        </w:rPr>
        <w:t>Zanobetti</w:t>
      </w:r>
      <w:proofErr w:type="spellEnd"/>
      <w:r w:rsidRPr="00C94DD2">
        <w:rPr>
          <w:iCs/>
          <w:szCs w:val="24"/>
        </w:rPr>
        <w:t>, and Dominici 2014)</w:t>
      </w:r>
      <w:r w:rsidRPr="00C94DD2">
        <w:rPr>
          <w:iCs/>
          <w:szCs w:val="24"/>
        </w:rPr>
        <w:fldChar w:fldCharType="end"/>
      </w:r>
      <w:r w:rsidRPr="00C94DD2">
        <w:rPr>
          <w:iCs/>
          <w:szCs w:val="24"/>
        </w:rPr>
        <w:t>. Health outcomes due to exacerbated ozone exposure also tend to vary in severity based on duration and frequency of elevated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0BWGqtZJ","properties":{"unsorted":true,"formattedCitation":"(Turner et al. 2016a; Singh, Suresh, and Vellapandian 2023; Y. Wang et al. 2023)","plainCitation":"(Turner et al. 2016a; Singh, Suresh, and Vellapandian 2023; Y. Wang et al. 2023)","noteIndex":0},"citationItems":[{"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VFbO6bOX","uris":["http://zotero.org/users/15391371/items/VL2EXGL3"],"itemData":{"id":190,"type":"article-journal","abstract":"Together with cities in higher-income nations, it is anticipated that the real global ozone is rising in densely populated areas of Asia and Africa. This review aims to discuss the possible neurotoxic pollutants and ozoneinduced neurotoxicity: in vitro and in vivo, along with possible biomarkers to assess ozone-related oxidative stress. As a methodical and scientific strategy for hazard identification and risk characterization of human chemical exposures, toxicological risk assessment is increasingly being implemented. While traditional methods are followed by in vitro toxicology, cell culture techniques are being investigated in modern toxicology. In both human and rodent models, aging makes the olfactory circuitry vulnerable to spreading immunological responses from the periphery to the brain because it lacks the blood-brain barrier. The ozone toxicity is elusive as it shows ventral and dorsal root injury cases even in the milder dose. Its potential toxicity should be disclosed to un­ derstand further the clear mechanism insights of how it acts in cellular aspects. Human epidemiological research has confirmed the conclusions that prenatal and postnatal exposure to high levels of air pollution are linked to behavioral alterations in offspring. O3 also enhances blood circulation. It has antibacterial action, which may have an impact on the gut microbiota. It also activates immunological, anti-inflammatory, proteasome, and growth factor signaling Prolonged O3 exposure causes oxidative damage to plasma proteins and lipids and damages the structural and functional integrity of the mitochondria. Finally, various studies need to be con­ ducted to identify the potential biomarkers associated with ozone and the brain.","container-title":"Ageing Research Reviews","DOI":"10.1016/j.arr.2023.102045","ISSN":"15681637","journalAbbreviation":"Ageing Research Reviews","language":"en","page":"102045","source":"DOI.org (Crossref)","title":"Ozone-induced neurotoxicity: In vitro and in vivo evidence","title-short":"Ozone-induced neurotoxicity","volume":"91","author":[{"family":"Singh","given":"S. Ankul"},{"family":"Suresh","given":"Swathi"},{"family":"Vellapandian","given":"Chitra"}],"issued":{"date-parts":[["2023",11]]}}},{"id":"3Xqpn9z9/656dqsXN","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szCs w:val="24"/>
        </w:rPr>
        <w:instrText>‐</w:instrText>
      </w:r>
      <w:r>
        <w:rPr>
          <w:iCs/>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szCs w:val="24"/>
        </w:rPr>
        <w:instrText>‐</w:instrText>
      </w:r>
      <w:r>
        <w:rPr>
          <w:iCs/>
          <w:szCs w:val="24"/>
        </w:rPr>
        <w:instrText>Feng"},{"family":"Peuch","given":"Vincent</w:instrText>
      </w:r>
      <w:r>
        <w:rPr>
          <w:rFonts w:ascii="Cambria Math" w:hAnsi="Cambria Math" w:cs="Cambria Math"/>
          <w:iCs/>
          <w:szCs w:val="24"/>
        </w:rPr>
        <w:instrText>‐</w:instrText>
      </w:r>
      <w:r>
        <w:rPr>
          <w:iCs/>
          <w:szCs w:val="24"/>
        </w:rPr>
        <w:instrText xml:space="preserve">Henri"},{"family":"Wang","given":"Tao"}],"issued":{"date-parts":[["2023",12,16]]}}}],"schema":"https://github.com/citation-style-language/schema/raw/master/csl-citation.json"} </w:instrText>
      </w:r>
      <w:r w:rsidRPr="00C94DD2">
        <w:rPr>
          <w:iCs/>
          <w:szCs w:val="24"/>
        </w:rPr>
        <w:fldChar w:fldCharType="separate"/>
      </w:r>
      <w:r w:rsidRPr="00C94DD2">
        <w:t xml:space="preserve">(Turner et al. 2016a; Singh, Suresh, and </w:t>
      </w:r>
      <w:proofErr w:type="spellStart"/>
      <w:r w:rsidRPr="00C94DD2">
        <w:t>Vellapandian</w:t>
      </w:r>
      <w:proofErr w:type="spellEnd"/>
      <w:r w:rsidRPr="00C94DD2">
        <w:t xml:space="preserve"> 2023; Y. Wang et al. 2023)</w:t>
      </w:r>
      <w:r w:rsidRPr="00C94DD2">
        <w:rPr>
          <w:iCs/>
          <w:szCs w:val="24"/>
        </w:rPr>
        <w:fldChar w:fldCharType="end"/>
      </w:r>
      <w:r w:rsidRPr="00C94DD2">
        <w:rPr>
          <w:iCs/>
          <w:szCs w:val="24"/>
        </w:rPr>
        <w:t>.</w:t>
      </w:r>
    </w:p>
    <w:p w14:paraId="570386A8" w14:textId="77777777" w:rsidR="00054D42" w:rsidRPr="00C94DD2" w:rsidRDefault="00054D42" w:rsidP="00054D42">
      <w:pPr>
        <w:contextualSpacing/>
        <w:jc w:val="center"/>
        <w:rPr>
          <w:iCs/>
          <w:szCs w:val="24"/>
        </w:rPr>
      </w:pPr>
      <w:r>
        <w:rPr>
          <w:iCs/>
          <w:szCs w:val="24"/>
        </w:rPr>
        <w:t xml:space="preserve">VI.5. </w:t>
      </w:r>
      <w:r w:rsidRPr="00C94DD2">
        <w:rPr>
          <w:iCs/>
          <w:szCs w:val="24"/>
        </w:rPr>
        <w:t>Environmental Impacts</w:t>
      </w:r>
    </w:p>
    <w:p w14:paraId="3D51C73A" w14:textId="77777777" w:rsidR="00054D42" w:rsidRDefault="00054D42" w:rsidP="00054D42">
      <w:pPr>
        <w:ind w:firstLine="720"/>
        <w:contextualSpacing/>
        <w:rPr>
          <w:i/>
          <w:iCs/>
          <w:szCs w:val="24"/>
        </w:rPr>
      </w:pPr>
      <w:r w:rsidRPr="00C94DD2">
        <w:rPr>
          <w:iCs/>
          <w:szCs w:val="24"/>
        </w:rPr>
        <w:t xml:space="preserve">Epidemiological studies have found statistically significant relationships between an increased risk of premature death and exposures to air pollutants which are common constituents for ozone production </w:t>
      </w:r>
      <w:r w:rsidRPr="00C94DD2">
        <w:rPr>
          <w:iCs/>
          <w:szCs w:val="24"/>
        </w:rPr>
        <w:fldChar w:fldCharType="begin"/>
      </w:r>
      <w:r>
        <w:rPr>
          <w:iCs/>
          <w:szCs w:val="24"/>
        </w:rPr>
        <w:instrText xml:space="preserve"> ADDIN ZOTERO_ITEM CSL_CITATION {"citationID":"xBdyyZmZ","properties":{"formattedCitation":"(Anenberg et al. 2022; Fuller et al. 2022; Nawaz 2023)","plainCitation":"(Anenberg et al. 2022; Fuller et al. 2022; Nawaz 2023)","noteIndex":0},"citationItems":[{"id":"3Xqpn9z9/zU0pb3Oq","uris":["http://zotero.org/users/15391371/items/EX8W886Y"],"itemData":{"id":83,"type":"article-journal","abstract":"Background\nCombustion-related nitrogen dioxide (NO2) air pollution is associated with paediatric asthma incidence. We aimed to estimate global surface NO2 concentrations consistent with the Global Burden of Disease study for 1990–2019 at a 1 km resolution, and the concentrations and attributable paediatric asthma incidence trends in 13</w:instrText>
      </w:r>
      <w:r>
        <w:rPr>
          <w:rFonts w:ascii="Times New Roman" w:hAnsi="Times New Roman"/>
          <w:iCs/>
          <w:szCs w:val="24"/>
        </w:rPr>
        <w:instrText> </w:instrText>
      </w:r>
      <w:r>
        <w:rPr>
          <w:iCs/>
          <w:szCs w:val="24"/>
        </w:rPr>
        <w:instrText>189 cities from 2000 to 2019.\nMethods\nWe scaled an existing annual average NO2 concentration dataset for 2010</w:instrText>
      </w:r>
      <w:r>
        <w:rPr>
          <w:rFonts w:cs="Century Schoolbook"/>
          <w:iCs/>
          <w:szCs w:val="24"/>
        </w:rPr>
        <w:instrText>–</w:instrText>
      </w:r>
      <w:r>
        <w:rPr>
          <w:iCs/>
          <w:szCs w:val="24"/>
        </w:rPr>
        <w:instrText xml:space="preserve">12 from a land use regression model (based on 5220 NO2 monitors in 58 countries and land use variables) to other years using NO2 column densities from satellite and reanalysis datasets. We applied these concentrations in an epidemiologically derived concentration–response function with population and baseline asthma rates to estimate NO2-attributable paediatric asthma incidence.\nFindings\nWe estimated that 1·85 million (95% uncertainty interval [UI] 0·93–2·80 million) new paediatric asthma cases were attributable to NO2 globally in 2019, two thirds of which occurred in urban areas (1·22 million cases; 95% UI 0·60–1·8 million). The proportion of paediatric asthma incidence that is attributable to NO2 in urban areas declined from 19·8% (1·22 million attributable cases of 6·14 million total cases) in 2000 to 16·0% (1·24 million attributable cases of 7·73 million total cases) in 2019. Urban attributable fractions dropped in high-income countries (–41%), Latin America and the Caribbean (–16%), central Europe, eastern Europe, and central Asia (–13%), and southeast Asia, east Asia, and Oceania (–6%), and rose in south Asia (+23%), sub-Saharan Africa (+11%), and north Africa and the Middle East (+5%). The contribution of NO2 concentrations, paediatric population size, and asthma incidence rates to the change in NO2-attributable paediatric asthma incidence differed regionally.\nInterpretation\nDespite improvements in some regions, combustion-related NO2 pollution continues to be an important contributor to paediatric asthma incidence globally, particularly in cities. Mitigating air pollution should be a crucial element of public health strategies for children.\nFunding\nHealth Effects Institute, NASA.","container-title":"The Lancet Planetary Health","DOI":"10.1016/S2542-5196(21)00255-2","ISSN":"2542-5196","issue":"1","journalAbbreviation":"The Lancet Planetary Health","page":"e49-e58","source":"ScienceDirect","title":"Long-term trends in urban NO2 concentrations and associated paediatric asthma incidence: estimates from global datasets","title-short":"Long-term trends in urban NO2 concentrations and associated paediatric asthma incidence","volume":"6","author":[{"family":"Anenberg","given":"Susan C"},{"family":"Mohegh","given":"Arash"},{"family":"Goldberg","given":"Daniel L"},{"family":"Kerr","given":"Gaige H"},{"family":"Brauer","given":"Michael"},{"family":"Burkart","given":"Katrin"},{"family":"Hystad","given":"Perry"},{"family":"Larkin","given":"Andrew"},{"family":"Wozniak","given":"Sarah"},{"family":"Lamsal","given":"Lok"}],"issued":{"date-parts":[["2022",1,1]]}}},{"id":"3Xqpn9z9/vJ8Q5tho","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id":"3Xqpn9z9/sUBXnWyJ","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label":"page"}],"schema":"https://github.com/citation-style-language/schema/raw/master/csl-citation.json"} </w:instrText>
      </w:r>
      <w:r w:rsidRPr="00C94DD2">
        <w:rPr>
          <w:iCs/>
          <w:szCs w:val="24"/>
        </w:rPr>
        <w:fldChar w:fldCharType="separate"/>
      </w:r>
      <w:r w:rsidRPr="00C94DD2">
        <w:rPr>
          <w:iCs/>
          <w:szCs w:val="24"/>
        </w:rPr>
        <w:t>(Anenberg et al. 2022; Fuller et al. 2022; Nawaz 2023)</w:t>
      </w:r>
      <w:r w:rsidRPr="00C94DD2">
        <w:rPr>
          <w:iCs/>
          <w:szCs w:val="24"/>
        </w:rPr>
        <w:fldChar w:fldCharType="end"/>
      </w:r>
      <w:r w:rsidRPr="00C94DD2">
        <w:rPr>
          <w:iCs/>
          <w:szCs w:val="24"/>
        </w:rPr>
        <w:t>. Studies such as these tend to utilize the active monitoring of surface O</w:t>
      </w:r>
      <w:r w:rsidRPr="00C94DD2">
        <w:rPr>
          <w:iCs/>
          <w:szCs w:val="24"/>
          <w:vertAlign w:val="subscript"/>
        </w:rPr>
        <w:t>3</w:t>
      </w:r>
      <w:r w:rsidRPr="00C94DD2">
        <w:rPr>
          <w:iCs/>
          <w:szCs w:val="24"/>
        </w:rPr>
        <w:t xml:space="preserve"> reactions combined with statistical models and remote sensing images to create detailed exposure charts assigned to populations of interest </w:t>
      </w:r>
      <w:r w:rsidRPr="00C94DD2">
        <w:rPr>
          <w:iCs/>
          <w:szCs w:val="24"/>
        </w:rPr>
        <w:fldChar w:fldCharType="begin"/>
      </w:r>
      <w:r>
        <w:rPr>
          <w:iCs/>
          <w:szCs w:val="24"/>
        </w:rPr>
        <w:instrText xml:space="preserve"> ADDIN ZOTERO_ITEM CSL_CITATION {"citationID":"ASnmUOSw","properties":{"formattedCitation":"(Gao et al. 2022; Jerrett et al. 2009; Turner et al. 2016a)","plainCitation":"(Gao et al. 2022; Jerrett et al. 2009; Turner et al. 2016a)","noteIndex":0},"citationItems":[{"id":"3Xqpn9z9/dgZaAYZf","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3Xqpn9z9/JKNibUMa","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C94DD2">
        <w:rPr>
          <w:iCs/>
          <w:szCs w:val="24"/>
        </w:rPr>
        <w:fldChar w:fldCharType="separate"/>
      </w:r>
      <w:r w:rsidRPr="00C94DD2">
        <w:t>(Gao et al. 2022; Jerrett et al. 2009; Turner et al. 2016a)</w:t>
      </w:r>
      <w:r w:rsidRPr="00C94DD2">
        <w:rPr>
          <w:iCs/>
          <w:szCs w:val="24"/>
        </w:rPr>
        <w:fldChar w:fldCharType="end"/>
      </w:r>
      <w:r w:rsidRPr="00C94DD2">
        <w:rPr>
          <w:iCs/>
          <w:szCs w:val="24"/>
        </w:rPr>
        <w:t xml:space="preserve">. While these are incredibly accurate, the models used can be improved beyond this thesis to allow for larger, more detailed trend analyses of urban environments </w:t>
      </w:r>
      <w:r w:rsidRPr="00C94DD2">
        <w:rPr>
          <w:iCs/>
          <w:szCs w:val="24"/>
        </w:rPr>
        <w:fldChar w:fldCharType="begin"/>
      </w:r>
      <w:r>
        <w:rPr>
          <w:iCs/>
          <w:szCs w:val="24"/>
        </w:rPr>
        <w:instrText xml:space="preserve"> ADDIN ZOTERO_ITEM CSL_CITATION {"citationID":"AZblFFcC","properties":{"unsorted":true,"formattedCitation":"(US EPA 2015; Balamurugan, Balamurugan, and Chen 2022; Y. Wang et al. 2023)","plainCitation":"(US EPA 2015; Balamurugan, Balamurugan, and Chen 2022; Y. Wang et al. 2023)","noteIndex":0},"citationItems":[{"id":"3Xqpn9z9/dR1pxF7W","uris":["http://zotero.org/users/15391371/items/TYPGZUWH"],"itemData":{"id":95,"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id":"3Xqpn9z9/eAFI5L9K","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3Xqpn9z9/656dqsXN","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szCs w:val="24"/>
        </w:rPr>
        <w:instrText>‐</w:instrText>
      </w:r>
      <w:r>
        <w:rPr>
          <w:iCs/>
          <w:szCs w:val="24"/>
        </w:rPr>
        <w:instrText>lived species near the pollution sources.\n          , \n            Key Points\n            \n              \n                \n                  \n                    Increasing horizontal resolution to 33</w:instrText>
      </w:r>
      <w:r>
        <w:rPr>
          <w:rFonts w:cs="Century Schoolbook"/>
          <w:iCs/>
          <w:szCs w:val="24"/>
        </w:rPr>
        <w:instrText> </w:instrText>
      </w:r>
      <w:r>
        <w:rPr>
          <w:iCs/>
          <w:szCs w:val="24"/>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szCs w:val="24"/>
        </w:rPr>
        <w:instrText>‐</w:instrText>
      </w:r>
      <w:r>
        <w:rPr>
          <w:iCs/>
          <w:szCs w:val="24"/>
        </w:rPr>
        <w:instrText>Feng"},{"family":"Peuch","given":"Vincent</w:instrText>
      </w:r>
      <w:r>
        <w:rPr>
          <w:rFonts w:ascii="Cambria Math" w:hAnsi="Cambria Math" w:cs="Cambria Math"/>
          <w:iCs/>
          <w:szCs w:val="24"/>
        </w:rPr>
        <w:instrText>‐</w:instrText>
      </w:r>
      <w:r>
        <w:rPr>
          <w:iCs/>
          <w:szCs w:val="24"/>
        </w:rPr>
        <w:instrText xml:space="preserve">Henri"},{"family":"Wang","given":"Tao"}],"issued":{"date-parts":[["2023",12,16]]}}}],"schema":"https://github.com/citation-style-language/schema/raw/master/csl-citation.json"} </w:instrText>
      </w:r>
      <w:r w:rsidRPr="00C94DD2">
        <w:rPr>
          <w:iCs/>
          <w:szCs w:val="24"/>
        </w:rPr>
        <w:fldChar w:fldCharType="separate"/>
      </w:r>
      <w:r w:rsidRPr="00C94DD2">
        <w:t>(US EPA 2015; Balamurugan, Balamurugan, and Chen 2022; Y. Wang et al. 2023)</w:t>
      </w:r>
      <w:r w:rsidRPr="00C94DD2">
        <w:rPr>
          <w:iCs/>
          <w:szCs w:val="24"/>
        </w:rPr>
        <w:fldChar w:fldCharType="end"/>
      </w:r>
      <w:r w:rsidRPr="00C94DD2">
        <w:rPr>
          <w:iCs/>
          <w:szCs w:val="24"/>
        </w:rPr>
        <w:t xml:space="preserve">. </w:t>
      </w:r>
    </w:p>
    <w:p w14:paraId="0554E101" w14:textId="77777777" w:rsidR="00054D42" w:rsidRDefault="00054D42" w:rsidP="00054D42">
      <w:pPr>
        <w:ind w:firstLine="720"/>
        <w:contextualSpacing/>
        <w:rPr>
          <w:i/>
          <w:iCs/>
          <w:szCs w:val="24"/>
        </w:rPr>
      </w:pPr>
      <w:r w:rsidRPr="00C94DD2">
        <w:rPr>
          <w:iCs/>
          <w:szCs w:val="24"/>
        </w:rPr>
        <w:t>Current O</w:t>
      </w:r>
      <w:r w:rsidRPr="00C94DD2">
        <w:rPr>
          <w:iCs/>
          <w:szCs w:val="24"/>
          <w:vertAlign w:val="subscript"/>
        </w:rPr>
        <w:t>3</w:t>
      </w:r>
      <w:r w:rsidRPr="00C94DD2">
        <w:rPr>
          <w:iCs/>
          <w:szCs w:val="24"/>
        </w:rPr>
        <w:t xml:space="preserve"> exposure models have been used to support analyses which model the effects of other harmful air pollutants as well </w:t>
      </w:r>
      <w:r w:rsidRPr="00C94DD2">
        <w:rPr>
          <w:iCs/>
          <w:szCs w:val="24"/>
        </w:rPr>
        <w:fldChar w:fldCharType="begin"/>
      </w:r>
      <w:r>
        <w:rPr>
          <w:iCs/>
          <w:szCs w:val="24"/>
        </w:rPr>
        <w:instrText xml:space="preserve"> ADDIN ZOTERO_ITEM CSL_CITATION {"citationID":"zrTKZWz6","properties":{"formattedCitation":"(Huang et al. 2017; Liang et al. 2018; N. Zhao et al. 2021)","plainCitation":"(Huang et al. 2017; Liang et al. 2018; N. Zhao et al. 2021)","noteIndex":0},"citationItems":[{"id":"3Xqpn9z9/zDgkhvxc","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iCs/>
          <w:szCs w:val="24"/>
        </w:rPr>
        <w:instrText> </w:instrText>
      </w:r>
      <w:r>
        <w:rPr>
          <w:iCs/>
          <w:szCs w:val="24"/>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iCs/>
          <w:szCs w:val="24"/>
        </w:rPr>
        <w:instrText> </w:instrText>
      </w:r>
      <w:r>
        <w:rPr>
          <w:iCs/>
          <w:szCs w:val="24"/>
        </w:rPr>
        <w:instrText>10</w:instrText>
      </w:r>
      <w:r>
        <w:rPr>
          <w:rFonts w:ascii="Times New Roman" w:hAnsi="Times New Roman"/>
          <w:iCs/>
          <w:szCs w:val="24"/>
        </w:rPr>
        <w:instrText> </w:instrText>
      </w:r>
      <w:r>
        <w:rPr>
          <w:iCs/>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iCs/>
          <w:szCs w:val="24"/>
        </w:rPr>
        <w:instrText> </w:instrText>
      </w:r>
      <w:r>
        <w:rPr>
          <w:iCs/>
          <w:szCs w:val="24"/>
        </w:rPr>
        <w:instrText>% emission reduction) source contribution obtained from linearly scaling the North American mean O3 sensitivities to a 20</w:instrText>
      </w:r>
      <w:r>
        <w:rPr>
          <w:rFonts w:ascii="Times New Roman" w:hAnsi="Times New Roman"/>
          <w:iCs/>
          <w:szCs w:val="24"/>
        </w:rPr>
        <w:instrText> </w:instrText>
      </w:r>
      <w:r>
        <w:rPr>
          <w:iCs/>
          <w:szCs w:val="24"/>
        </w:rPr>
        <w:instrText>% reduction in the EAS anthropogenic emissions may be underestimated by at least 10</w:instrText>
      </w:r>
      <w:r>
        <w:rPr>
          <w:rFonts w:ascii="Times New Roman" w:hAnsi="Times New Roman"/>
          <w:iCs/>
          <w:szCs w:val="24"/>
        </w:rPr>
        <w:instrText> </w:instrText>
      </w:r>
      <w:r>
        <w:rPr>
          <w:iCs/>
          <w:szCs w:val="24"/>
        </w:rPr>
        <w:instrText>%. The three boundary condition models' mean O3 sensitivities to the 20</w:instrText>
      </w:r>
      <w:r>
        <w:rPr>
          <w:rFonts w:ascii="Times New Roman" w:hAnsi="Times New Roman"/>
          <w:iCs/>
          <w:szCs w:val="24"/>
        </w:rPr>
        <w:instrText> </w:instrText>
      </w:r>
      <w:r>
        <w:rPr>
          <w:iCs/>
          <w:szCs w:val="24"/>
        </w:rPr>
        <w:instrText xml:space="preserve">% EAS emission perturbations are </w:instrText>
      </w:r>
      <w:r>
        <w:rPr>
          <w:rFonts w:ascii="Cambria Math" w:hAnsi="Cambria Math" w:cs="Cambria Math"/>
          <w:iCs/>
          <w:szCs w:val="24"/>
        </w:rPr>
        <w:instrText>∼ </w:instrText>
      </w:r>
      <w:r>
        <w:rPr>
          <w:iCs/>
          <w:szCs w:val="24"/>
        </w:rPr>
        <w:instrText>8</w:instrText>
      </w:r>
      <w:r>
        <w:rPr>
          <w:rFonts w:ascii="Times New Roman" w:hAnsi="Times New Roman"/>
          <w:iCs/>
          <w:szCs w:val="24"/>
        </w:rPr>
        <w:instrText> </w:instrText>
      </w:r>
      <w:r>
        <w:rPr>
          <w:iCs/>
          <w:szCs w:val="24"/>
        </w:rPr>
        <w:instrText>% (May</w:instrText>
      </w:r>
      <w:r>
        <w:rPr>
          <w:rFonts w:cs="Century Schoolbook"/>
          <w:iCs/>
          <w:szCs w:val="24"/>
        </w:rPr>
        <w:instrText>–</w:instrText>
      </w:r>
      <w:r>
        <w:rPr>
          <w:iCs/>
          <w:szCs w:val="24"/>
        </w:rPr>
        <w:instrText>June</w:instrText>
      </w:r>
      <w:r>
        <w:rPr>
          <w:rFonts w:cs="Century Schoolbook"/>
          <w:iCs/>
          <w:szCs w:val="24"/>
        </w:rPr>
        <w:instrText> </w:instrText>
      </w:r>
      <w:r>
        <w:rPr>
          <w:iCs/>
          <w:szCs w:val="24"/>
        </w:rPr>
        <w:instrText>2010)/</w:instrText>
      </w:r>
      <w:r>
        <w:rPr>
          <w:rFonts w:ascii="Cambria Math" w:hAnsi="Cambria Math" w:cs="Cambria Math"/>
          <w:iCs/>
          <w:szCs w:val="24"/>
        </w:rPr>
        <w:instrText>∼ </w:instrText>
      </w:r>
      <w:r>
        <w:rPr>
          <w:iCs/>
          <w:szCs w:val="24"/>
        </w:rPr>
        <w:instrText>11</w:instrText>
      </w:r>
      <w:r>
        <w:rPr>
          <w:rFonts w:ascii="Times New Roman" w:hAnsi="Times New Roman"/>
          <w:iCs/>
          <w:szCs w:val="24"/>
        </w:rPr>
        <w:instrText> </w:instrText>
      </w:r>
      <w:r>
        <w:rPr>
          <w:iCs/>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iCs/>
          <w:szCs w:val="24"/>
        </w:rPr>
        <w:instrText> </w:instrText>
      </w:r>
      <w:r>
        <w:rPr>
          <w:iCs/>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3Xqpn9z9/aLNiRRvx","uris":["http://zotero.org/users/15391371/items/3KESWG6L"],"itemData":{"id":78,"type":"article-journal","abstract":"Ambient air pollution from ozone and fine particulate matter is associated with premature mortality. As emissions from one continent influence air quality over others, changes in emissions can also influence human health on other continents. We estimate global air-pollution-related premature mortality from exposure to PM2.5 and ozone and the avoided deaths due to 20&amp;thinsp;% anthropogenic emission reductions from six source regions, North America (NAM), Europe (EUR), South Asia (SAS), East Asia (EAS), Russia–Belarus–Ukraine (RBU), and the Middle East (MDE), three global emission sectors, power and industry (PIN), ground transportation (TRN), and residential (RES), and one global domain (GLO), using an ensemble of global chemical transport model simulations coordinated by the second phase of the Task Force on Hemispheric Transport of Air Pollutants (TF HTAP2), and epidemiologically derived concentration response functions. We build on results from previous studies of TF HTAP by using improved atmospheric models driven by new estimates of 2010 anthropogenic emissions (excluding methane), with more source and receptor regions, new consideration of source sector impacts, and new epidemiological mortality functions. We estimate 290&amp;thinsp;000 (95&amp;thinsp;% confidence interval (CI): 30&amp;thinsp;000, 600&amp;thinsp;000) premature O3-related deaths and 2.8 million (0.5 million, 4.6 million) PM2.5-related premature deaths globally for the baseline year 2010. While 20&amp;thinsp;% emission reductions from one region generally lead to more avoided deaths within the source region than outside, reducing emissions from MDE and RBU can avoid more O3-related deaths outside of these regions than within, and reducing MDE emissions also avoids more PM2.5-related deaths outside of MDE than within. Our findings that most avoided O3-related deaths from emission reductions in NAM and EUR occur outside of those regions contrast with those of previous studies, while estimates of PM2.5-related deaths from NAM, EUR, SAS, and EAS emission reductions agree well. In addition, EUR, MDE, and RBU have more avoided O3-related deaths from reducing foreign emissions than from domestic reductions. For six regional emission reductions, the total avoided extra-regional mortality is estimated as 6000 (−3400, 15&amp;thinsp;500) deaths per year and 25&amp;thinsp;100 (8200, 35&amp;thinsp;800) deaths per year through changes in O3 and PM2.5, respectively. Interregional transport of air pollutants leads to more deaths through changes in PM2.5 than in O3, even though O3 is transported more on interregional scales, since PM2.5 has a stronger influence on mortality. For NAM and EUR, our estimates of avoided mortality from regional and extra-regional emission reductions are comparable to those estimated by regional models for these same experiments. In sectoral emission reductions, TRN emissions account for the greatest fraction (26–53&amp;thinsp;% of global emission reduction) of O3-related premature deaths in most regions, in agreement with previous studies, except for EAS (58&amp;thinsp;%) and RBU (38&amp;thinsp;%) where PIN emissions dominate. In contrast, PIN emission reductions have the greatest fraction (38–78&amp;thinsp;% of global emission reduction) of PM2.5-related deaths in most regions, except for SAS (45&amp;thinsp;%) where RES emission dominates, which differs with previous studies in which RES emissions dominate global health impacts. The spread of air pollutant concentration changes across models contributes most to the overall uncertainty in estimated avoided deaths, highlighting the uncertainty in results based on a single model. Despite uncertainties, the health benefits of reduced intercontinental air pollution transport suggest that international cooperation may be desirable to mitigate pollution transported over long distances.","container-title":"Atmospheric Chemistry and Physics","DOI":"10.5194/acp-18-10497-2018","ISSN":"1680-7316","issue":"14","language":"English","note":"publisher: Copernicus GmbH","page":"10497-10520","source":"Copernicus Online Journals","title":"HTAP2 multi-model estimates of premature human mortality due to intercontinental transport of air pollution and emission sectors","volume":"18","author":[{"family":"Liang","given":"Ciao-Kai"},{"family":"West","given":"J. Jason"},{"family":"Silva","given":"Raquel A."},{"family":"Bian","given":"Huisheng"},{"family":"Chin","given":"Mian"},{"family":"Davila","given":"Yanko"},{"family":"Dentener","given":"Frank J."},{"family":"Emmons","given":"Louisa"},{"family":"Flemming","given":"Johannes"},{"family":"Folberth","given":"Gerd"},{"family":"Henze","given":"Daven"},{"family":"Im","given":"Ulas"},{"family":"Jonson","given":"Jan Eiof"},{"family":"Keating","given":"Terry J."},{"family":"Kucsera","given":"Tom"},{"family":"Lenzen","given":"Allen"},{"family":"Lin","given":"Meiyun"},{"family":"Lund","given":"Marianne Tronstad"},{"family":"Pan","given":"Xiaohua"},{"family":"Park","given":"Rokjin J."},{"family":"Pierce","given":"R. Bradley"},{"family":"Sekiya","given":"Takashi"},{"family":"Sudo","given":"Kengo"},{"family":"Takemura","given":"Toshihiko"}],"issued":{"date-parts":[["2018",7,23]]}}},{"id":"3Xqpn9z9/hWRSQ5br","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C94DD2">
        <w:rPr>
          <w:iCs/>
          <w:szCs w:val="24"/>
        </w:rPr>
        <w:fldChar w:fldCharType="separate"/>
      </w:r>
      <w:r w:rsidRPr="00C94DD2">
        <w:t>(Huang et al. 2017; Liang et al. 2018; N. Zhao et al. 2021)</w:t>
      </w:r>
      <w:r w:rsidRPr="00C94DD2">
        <w:rPr>
          <w:iCs/>
          <w:szCs w:val="24"/>
        </w:rPr>
        <w:fldChar w:fldCharType="end"/>
      </w:r>
      <w:r w:rsidRPr="00C94DD2">
        <w:rPr>
          <w:iCs/>
          <w:szCs w:val="24"/>
        </w:rPr>
        <w:t xml:space="preserve">. Due to the molecule’s unstable and reaction-ready state, ozone models need to be as accurate as possible to highlight possible health burdens associated with it and subsequent air pollution </w:t>
      </w:r>
      <w:r w:rsidRPr="00C94DD2">
        <w:rPr>
          <w:iCs/>
          <w:szCs w:val="24"/>
        </w:rPr>
        <w:fldChar w:fldCharType="begin"/>
      </w:r>
      <w:r>
        <w:rPr>
          <w:iCs/>
          <w:szCs w:val="24"/>
        </w:rPr>
        <w:instrText xml:space="preserve"> ADDIN ZOTERO_ITEM CSL_CITATION {"citationID":"rTR6UZFx","properties":{"formattedCitation":"(Anenberg et al. 2018; Heal et al. 2013; Jahn and Hertig 2022)","plainCitation":"(Anenberg et al. 2018; Heal et al. 2013; Jahn and Hertig 2022)","noteIndex":0},"citationItems":[{"id":"3Xqpn9z9/RoVkcdLl","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Pr>
          <w:rFonts w:ascii="Cambria Math" w:hAnsi="Cambria Math" w:cs="Cambria Math"/>
          <w:iCs/>
          <w:szCs w:val="24"/>
        </w:rPr>
        <w:instrText>∼</w:instrText>
      </w:r>
      <w:r>
        <w:rPr>
          <w:iCs/>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3Xqpn9z9/4jpmFh0n","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3Xqpn9z9/lOWMGXAT","uris":["http://zotero.org/users/15391371/items/NKSZIM64"],"itemData":{"id":620,"type":"article-journal","abstract":"High ground-level ozone concentrations and high air temperatures present two health-relevant natural hazards. The most severe health outcomes are generally associated with concurrent elevated levels of both variables, representing so-called compound ozone and temperature (o-t-) events. These o-t-events, their relationship with identified main meteorological and synoptic drivers, as well as ozone and temperature levels themselves and the linkage between both variables, vary temporally and with the location of sites. Due to the serious health burden and its spatiotemporal variations, the analysis of o-t-events across the European domain represents the focus of the current work. The main objective is to model and project present and future o-t-events, taking region-specific differences into account. Thus, a division of the European domain into six o-t-regions with homogeneous, similar ground-level ozone and temperature characteristics and patterns built the basis of the study. In order to assess region-specific main meteorological and synoptic drivers of o-t-events, statistical downscaling models were developed for selected representative stations per o-t-region. Statistical climate change projections for all central European o-t-regions were generated to assess potential frequency shifts of o-t-events until the end of the 21st century. The output of eight Earth System Models from the sixth phase of the Coupled Model Intercomparison Project considering SSP245 and SSP370 scenario assumptions was applied. By comparing midcentury (2041-2060) and late century (2081-2100) time slice differences with respect to a historical base period (1995-2014), substantial increases of the health-relevant compound o-t-events were projected across all central European regions.","container-title":"GeoHealth","DOI":"10.1029/2021GH000561","ISSN":"2471-1403","issue":"4","journalAbbreviation":"Geohealth","language":"eng","note":"PMID: 35541025\nPMCID: PMC9012997","page":"e2021GH000561","source":"PubMed","title":"Using Clustering, Statistical Modeling, and Climate Change Projections to Analyze Recent and Future Region-Specific Compound Ozone and Temperature Burden Over Europe","volume":"6","author":[{"family":"Jahn","given":"Sally"},{"family":"Hertig","given":"Elke"}],"issued":{"date-parts":[["2022",4]]}}}],"schema":"https://github.com/citation-style-language/schema/raw/master/csl-citation.json"} </w:instrText>
      </w:r>
      <w:r w:rsidRPr="00C94DD2">
        <w:rPr>
          <w:iCs/>
          <w:szCs w:val="24"/>
        </w:rPr>
        <w:fldChar w:fldCharType="separate"/>
      </w:r>
      <w:r w:rsidRPr="00C94DD2">
        <w:rPr>
          <w:iCs/>
          <w:szCs w:val="24"/>
        </w:rPr>
        <w:t>(Anenberg et al. 2018; Heal et al. 2013; Jahn and Hertig 2022)</w:t>
      </w:r>
      <w:r w:rsidRPr="00C94DD2">
        <w:rPr>
          <w:iCs/>
          <w:szCs w:val="24"/>
        </w:rPr>
        <w:fldChar w:fldCharType="end"/>
      </w:r>
      <w:r w:rsidRPr="00C94DD2">
        <w:rPr>
          <w:iCs/>
          <w:szCs w:val="24"/>
        </w:rPr>
        <w:t xml:space="preserve">. Policymakers at both local- and national-scales have lead large scale projects dedicated to improving air quality for the public and environmental health of their jurisdictions </w:t>
      </w:r>
      <w:r w:rsidRPr="00C94DD2">
        <w:rPr>
          <w:iCs/>
          <w:szCs w:val="24"/>
        </w:rPr>
        <w:fldChar w:fldCharType="begin"/>
      </w:r>
      <w:r>
        <w:rPr>
          <w:iCs/>
          <w:szCs w:val="24"/>
        </w:rPr>
        <w:instrText xml:space="preserve"> ADDIN ZOTERO_ITEM CSL_CITATION {"citationID":"jr2LPwJ9","properties":{"unsorted":true,"formattedCitation":"(Schlink et al. 2006; Honrath et al. 2017; IPCC 2022; WHO 2021; Kobayashi et al. 2015)","plainCitation":"(Schlink et al. 2006; Honrath et al. 2017; IPCC 2022; WHO 2021; Kobayashi et al. 2015)","noteIndex":0},"citationItems":[{"id":"3Xqpn9z9/g41ZQViH","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3Xqpn9z9/jroe8JgE","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Pr>
          <w:rFonts w:ascii="Times New Roman" w:hAnsi="Times New Roman"/>
          <w:iCs/>
          <w:szCs w:val="24"/>
        </w:rPr>
        <w:instrText> </w:instrText>
      </w:r>
      <w:r>
        <w:rPr>
          <w:iCs/>
          <w:szCs w:val="24"/>
        </w:rPr>
        <w:instrText>N, 38.29</w:instrText>
      </w:r>
      <w:r>
        <w:rPr>
          <w:rFonts w:cs="Century Schoolbook"/>
          <w:iCs/>
          <w:szCs w:val="24"/>
        </w:rPr>
        <w:instrText>°</w:instrText>
      </w:r>
      <w:r>
        <w:rPr>
          <w:rFonts w:ascii="Times New Roman" w:hAnsi="Times New Roman"/>
          <w:iCs/>
          <w:szCs w:val="24"/>
        </w:rPr>
        <w:instrText> </w:instrText>
      </w:r>
      <w:r>
        <w:rPr>
          <w:iCs/>
          <w:szCs w:val="24"/>
        </w:rPr>
        <w:instrText>W; 3212</w:instrText>
      </w:r>
      <w:r>
        <w:rPr>
          <w:rFonts w:ascii="Times New Roman" w:hAnsi="Times New Roman"/>
          <w:iCs/>
          <w:szCs w:val="24"/>
        </w:rPr>
        <w:instrText> </w:instrText>
      </w:r>
      <w:r>
        <w:rPr>
          <w:iCs/>
          <w:szCs w:val="24"/>
        </w:rPr>
        <w:instrText>m</w:instrText>
      </w:r>
      <w:r>
        <w:rPr>
          <w:rFonts w:ascii="Times New Roman" w:hAnsi="Times New Roman"/>
          <w:iCs/>
          <w:szCs w:val="24"/>
        </w:rPr>
        <w:instrText> </w:instrText>
      </w:r>
      <w:r>
        <w:rPr>
          <w:iCs/>
          <w:szCs w:val="24"/>
        </w:rPr>
        <w:instrText>a.s.l.). Model simulations for atmospheric nitrogen oxides (NOx), peroxyacetyl nitrate (PAN), ethane (C2H6), propane (C3H8), carbon monoxide (CO), and O3 for the period July</w:instrText>
      </w:r>
      <w:r>
        <w:rPr>
          <w:rFonts w:cs="Century Schoolbook"/>
          <w:iCs/>
          <w:szCs w:val="24"/>
        </w:rPr>
        <w:instrText> </w:instrText>
      </w:r>
      <w:r>
        <w:rPr>
          <w:iCs/>
          <w:szCs w:val="24"/>
        </w:rPr>
        <w:instrText>2008</w:instrText>
      </w:r>
      <w:r>
        <w:rPr>
          <w:rFonts w:cs="Century Schoolbook"/>
          <w:iCs/>
          <w:szCs w:val="24"/>
        </w:rPr>
        <w:instrText>–</w:instrText>
      </w:r>
      <w:r>
        <w:rPr>
          <w:iCs/>
          <w:szCs w:val="24"/>
        </w:rPr>
        <w:instrText>June</w:instrText>
      </w:r>
      <w:r>
        <w:rPr>
          <w:rFonts w:cs="Century Schoolbook"/>
          <w:iCs/>
          <w:szCs w:val="24"/>
        </w:rPr>
        <w:instrText> </w:instrText>
      </w:r>
      <w:r>
        <w:rPr>
          <w:iCs/>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50 and 30</w:instrText>
      </w:r>
      <w:r>
        <w:rPr>
          <w:rFonts w:ascii="Times New Roman" w:hAnsi="Times New Roman"/>
          <w:iCs/>
          <w:szCs w:val="24"/>
        </w:rPr>
        <w:instrText> </w:instrText>
      </w:r>
      <w:r>
        <w:rPr>
          <w:iCs/>
          <w:szCs w:val="24"/>
        </w:rPr>
        <w:instrText>%, respectively) for March</w:instrText>
      </w:r>
      <w:r>
        <w:rPr>
          <w:rFonts w:cs="Century Schoolbook"/>
          <w:iCs/>
          <w:szCs w:val="24"/>
        </w:rPr>
        <w:instrText>–</w:instrText>
      </w:r>
      <w:r>
        <w:rPr>
          <w:iCs/>
          <w:szCs w:val="24"/>
        </w:rPr>
        <w:instrText>June. Likely contributing factors to the low bias include missing NOx and PAN emissions from snowpack chemistry in the model. At the same time, the model overestimated NOx mixing ratios by more than a factor of</w:instrText>
      </w:r>
      <w:r>
        <w:rPr>
          <w:rFonts w:cs="Century Schoolbook"/>
          <w:iCs/>
          <w:szCs w:val="24"/>
        </w:rPr>
        <w:instrText> </w:instrText>
      </w:r>
      <w:r>
        <w:rPr>
          <w:iCs/>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Pr>
          <w:rFonts w:ascii="Times New Roman" w:hAnsi="Times New Roman"/>
          <w:iCs/>
          <w:szCs w:val="24"/>
        </w:rPr>
        <w:instrText> </w:instrText>
      </w:r>
      <w:r>
        <w:rPr>
          <w:iCs/>
          <w:szCs w:val="24"/>
        </w:rPr>
        <w:instrText xml:space="preserve">% relative to observations. This discrepancy can be resolved by decreasing anthropogenic C2H6 emissions over Asia and the US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20</w:instrText>
      </w:r>
      <w:r>
        <w:rPr>
          <w:rFonts w:ascii="Times New Roman" w:hAnsi="Times New Roman"/>
          <w:iCs/>
          <w:szCs w:val="24"/>
        </w:rPr>
        <w:instrText> </w:instrText>
      </w:r>
      <w:r>
        <w:rPr>
          <w:iCs/>
          <w:szCs w:val="24"/>
        </w:rPr>
        <w:instrText>%, from 5.4 to 4.4</w:instrText>
      </w:r>
      <w:r>
        <w:rPr>
          <w:rFonts w:ascii="Times New Roman" w:hAnsi="Times New Roman"/>
          <w:iCs/>
          <w:szCs w:val="24"/>
        </w:rPr>
        <w:instrText> </w:instrText>
      </w:r>
      <w:r>
        <w:rPr>
          <w:iCs/>
          <w:szCs w:val="24"/>
        </w:rPr>
        <w:instrText>Tg</w:instrText>
      </w:r>
      <w:r>
        <w:rPr>
          <w:rFonts w:ascii="Times New Roman" w:hAnsi="Times New Roman"/>
          <w:iCs/>
          <w:szCs w:val="24"/>
        </w:rPr>
        <w:instrText> </w:instrText>
      </w:r>
      <w:r>
        <w:rPr>
          <w:iCs/>
          <w:szCs w:val="24"/>
        </w:rPr>
        <w:instrText>year</w:instrText>
      </w:r>
      <w:r>
        <w:rPr>
          <w:rFonts w:cs="Century Schoolbook"/>
          <w:iCs/>
          <w:szCs w:val="24"/>
        </w:rPr>
        <w:instrText>−</w:instrText>
      </w:r>
      <w:r>
        <w:rPr>
          <w:iCs/>
          <w:szCs w:val="24"/>
        </w:rPr>
        <w:instrText>1. GEOS-Chem was able to reproduce the seasonal variability of O3 and its spring maximum. However, compared with observations, it underestimated surface O3 by approximately 13</w:instrText>
      </w:r>
      <w:r>
        <w:rPr>
          <w:rFonts w:ascii="Times New Roman" w:hAnsi="Times New Roman"/>
          <w:iCs/>
          <w:szCs w:val="24"/>
        </w:rPr>
        <w:instrText> </w:instrText>
      </w:r>
      <w:r>
        <w:rPr>
          <w:iCs/>
          <w:szCs w:val="24"/>
        </w:rPr>
        <w:instrText>% (6.5</w:instrText>
      </w:r>
      <w:r>
        <w:rPr>
          <w:rFonts w:ascii="Times New Roman" w:hAnsi="Times New Roman"/>
          <w:iCs/>
          <w:szCs w:val="24"/>
        </w:rPr>
        <w:instrText> </w:instrText>
      </w:r>
      <w:r>
        <w:rPr>
          <w:iCs/>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3Xqpn9z9/yrukdTuv","uris":["http://zotero.org/users/15391371/items/VDEMEQWC"],"itemData":{"id":191,"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icense":"https://www.cambridge.org/core/terms","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4",6,17]]},"issued":{"date-parts":[["2022",6,9]]}}},{"id":"3Xqpn9z9/JZw6eEFI","uris":["http://zotero.org/users/15391371/items/BFLJWIJ2"],"itemData":{"id":576,"type":"book","edition":"1st ed","event-place":"Geneva","ISBN":"978-92-4-003422-8","language":"eng","number-of-pages":"1","publisher":"World Health Organization","publisher-place":"Geneva","source":"K10plus ISBN","title":"World Health Organization (WHO) Global Air Quality Guidelines: Particulate Matter (PM2. 5 and PM10), Ozone, Nitrogen Dioxide, Sulfur Dioxide and Carbon Monoxide","title-short":"WHO Global Air Quality Guidelines","author":[{"family":"WHO","given":""}],"issued":{"date-parts":[["2021"]]}}},{"id":"3Xqpn9z9/Gk2BPtW9","uris":["http://zotero.org/users/15391371/items/AWNU432Y"],"itemData":{"id":94,"type":"article-journal","abstract":"The Japan Meteorological Agency (JMA) conducted the second Japanese global atmospheric reanalysis, called the Japanese 55-year Reanalysis or JRA-55. It covers the period from 1958, when regular radiosonde observations began on a global basis. JRA-55 is the first comprehensive reanalysis that has covered the last half-century since the European Centre for Medium-Range Weather Forecasts 45-year Reanalysis (ERA-40), and is the first one to apply four-dimensional variational analysis to this period. The main objectives of JRA-55 were to address issues found in previous reanalyses and to produce a comprehensive atmospheric dataset suitable for studying multidecadal variability and climate change. This paper describes the observations, data assimilation system, and forecast model used to produce JRA-55 as well as the basic characteristics of the JRA-55 product. JRA-55 has been produced with the TL319 version of JMA’s operational data assimilation system as of December 2009, which was extensively improved since the Japanese 25-year Reanalysis (JRA-25). It also uses several newly available and improved past observations. The resulting reanalysis products are considerably better than the JRA-25 product. Two major problems of JRA-25 were a cold bias in the lower stratosphere, which has been diminished, and a dry bias in the Amazon basin, which has been mitigated. The temporal consistency of temperature analysis has also been considerably improved compared to previous reanalysis products. Our initial quality evaluation revealed problems such as a warm bias in the upper troposphere, large upward imbalance in the global mean net energy fluxes at the top of the atmosphere and at the surface, excessive precipitation over the tropics, and unrealistic trends in analyzed tropical cyclone strength. This paper also assesses the impacts of model biases and changes in the observing system, and mentions efforts to further investigate the representation of low-frequency variability and trends in JRA-55.","container-title":"</w:instrText>
      </w:r>
      <w:r>
        <w:rPr>
          <w:rFonts w:ascii="MS Mincho" w:eastAsia="MS Mincho" w:hAnsi="MS Mincho" w:cs="MS Mincho" w:hint="eastAsia"/>
          <w:iCs/>
          <w:szCs w:val="24"/>
        </w:rPr>
        <w:instrText>気象集誌</w:instrText>
      </w:r>
      <w:r>
        <w:rPr>
          <w:iCs/>
          <w:szCs w:val="24"/>
        </w:rPr>
        <w:instrText xml:space="preserve">. </w:instrText>
      </w:r>
      <w:r>
        <w:rPr>
          <w:rFonts w:ascii="MS Mincho" w:eastAsia="MS Mincho" w:hAnsi="MS Mincho" w:cs="MS Mincho" w:hint="eastAsia"/>
          <w:iCs/>
          <w:szCs w:val="24"/>
        </w:rPr>
        <w:instrText>第</w:instrText>
      </w:r>
      <w:r>
        <w:rPr>
          <w:iCs/>
          <w:szCs w:val="24"/>
        </w:rPr>
        <w:instrText>2</w:instrText>
      </w:r>
      <w:r>
        <w:rPr>
          <w:rFonts w:ascii="MS Mincho" w:eastAsia="MS Mincho" w:hAnsi="MS Mincho" w:cs="MS Mincho" w:hint="eastAsia"/>
          <w:iCs/>
          <w:szCs w:val="24"/>
        </w:rPr>
        <w:instrText>輯</w:instrText>
      </w:r>
      <w:r>
        <w:rPr>
          <w:iCs/>
          <w:szCs w:val="24"/>
        </w:rPr>
        <w:instrText xml:space="preserve">","DOI":"10.2151/jmsj.2015-001","issue":"1","page":"5-48","source":"J-Stage","title":"The JRA-55 Reanalysis: General Specifications and Basic Characteristics","title-short":"The JRA-55 Reanalysis","volume":"93","author":[{"family":"Kobayashi","given":"Shinya"},{"family":"Ota","given":"Yukinari"},{"family":"Harada","given":"Yayoi"},{"family":"Ebita","given":"Ayataka"},{"family":"Moriya","given":"Masami"},{"family":"Onoda","given":"Hirokatsu"},{"family":"Onogi","given":"Kazutoshi"},{"family":"Kamahori","given":"Hirotaka"},{"family":"Kobayashi","given":"Chiaki"},{"family":"Endo","given":"Hirokazu"},{"family":"Miyaoka","given":"Kengo"},{"family":"Takahashi","given":"Kiyotoshi"}],"issued":{"date-parts":[["2015"]]}}}],"schema":"https://github.com/citation-style-language/schema/raw/master/csl-citation.json"} </w:instrText>
      </w:r>
      <w:r w:rsidRPr="00C94DD2">
        <w:rPr>
          <w:iCs/>
          <w:szCs w:val="24"/>
        </w:rPr>
        <w:fldChar w:fldCharType="separate"/>
      </w:r>
      <w:r w:rsidRPr="00C94DD2">
        <w:rPr>
          <w:iCs/>
          <w:szCs w:val="24"/>
        </w:rPr>
        <w:t>(Schlink et al. 2006; Honrath et al. 2017; IPCC 2022; WHO 2021; Kobayashi et al. 2015)</w:t>
      </w:r>
      <w:r w:rsidRPr="00C94DD2">
        <w:rPr>
          <w:iCs/>
          <w:szCs w:val="24"/>
        </w:rPr>
        <w:fldChar w:fldCharType="end"/>
      </w:r>
      <w:r w:rsidRPr="00C94DD2">
        <w:rPr>
          <w:iCs/>
          <w:szCs w:val="24"/>
        </w:rPr>
        <w:t xml:space="preserve">. The studies, data, and resulting policies which stem from these findings rely on consistent and accurate distributions of said pollutant gathered over time </w:t>
      </w:r>
      <w:r w:rsidRPr="00C94DD2">
        <w:rPr>
          <w:iCs/>
          <w:szCs w:val="24"/>
        </w:rPr>
        <w:fldChar w:fldCharType="begin"/>
      </w:r>
      <w:r>
        <w:rPr>
          <w:iCs/>
          <w:szCs w:val="24"/>
        </w:rPr>
        <w:instrText xml:space="preserve"> ADDIN ZOTERO_ITEM CSL_CITATION {"citationID":"pLMeQPlt","properties":{"formattedCitation":"(Honrath et al. 2017; Tao 2023; Y. Wang et al. 2023; Weng 2023)","plainCitation":"(Honrath et al. 2017; Tao 2023; Y. Wang et al. 2023; Weng 2023)","noteIndex":0},"citationItems":[{"id":"3Xqpn9z9/jroe8JgE","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Pr>
          <w:rFonts w:ascii="Times New Roman" w:hAnsi="Times New Roman"/>
          <w:iCs/>
          <w:szCs w:val="24"/>
        </w:rPr>
        <w:instrText> </w:instrText>
      </w:r>
      <w:r>
        <w:rPr>
          <w:iCs/>
          <w:szCs w:val="24"/>
        </w:rPr>
        <w:instrText>N, 38.29</w:instrText>
      </w:r>
      <w:r>
        <w:rPr>
          <w:rFonts w:cs="Century Schoolbook"/>
          <w:iCs/>
          <w:szCs w:val="24"/>
        </w:rPr>
        <w:instrText>°</w:instrText>
      </w:r>
      <w:r>
        <w:rPr>
          <w:rFonts w:ascii="Times New Roman" w:hAnsi="Times New Roman"/>
          <w:iCs/>
          <w:szCs w:val="24"/>
        </w:rPr>
        <w:instrText> </w:instrText>
      </w:r>
      <w:r>
        <w:rPr>
          <w:iCs/>
          <w:szCs w:val="24"/>
        </w:rPr>
        <w:instrText>W; 3212</w:instrText>
      </w:r>
      <w:r>
        <w:rPr>
          <w:rFonts w:ascii="Times New Roman" w:hAnsi="Times New Roman"/>
          <w:iCs/>
          <w:szCs w:val="24"/>
        </w:rPr>
        <w:instrText> </w:instrText>
      </w:r>
      <w:r>
        <w:rPr>
          <w:iCs/>
          <w:szCs w:val="24"/>
        </w:rPr>
        <w:instrText>m</w:instrText>
      </w:r>
      <w:r>
        <w:rPr>
          <w:rFonts w:ascii="Times New Roman" w:hAnsi="Times New Roman"/>
          <w:iCs/>
          <w:szCs w:val="24"/>
        </w:rPr>
        <w:instrText> </w:instrText>
      </w:r>
      <w:r>
        <w:rPr>
          <w:iCs/>
          <w:szCs w:val="24"/>
        </w:rPr>
        <w:instrText>a.s.l.). Model simulations for atmospheric nitrogen oxides (NOx), peroxyacetyl nitrate (PAN), ethane (C2H6), propane (C3H8), carbon monoxide (CO), and O3 for the period July</w:instrText>
      </w:r>
      <w:r>
        <w:rPr>
          <w:rFonts w:cs="Century Schoolbook"/>
          <w:iCs/>
          <w:szCs w:val="24"/>
        </w:rPr>
        <w:instrText> </w:instrText>
      </w:r>
      <w:r>
        <w:rPr>
          <w:iCs/>
          <w:szCs w:val="24"/>
        </w:rPr>
        <w:instrText>2008</w:instrText>
      </w:r>
      <w:r>
        <w:rPr>
          <w:rFonts w:cs="Century Schoolbook"/>
          <w:iCs/>
          <w:szCs w:val="24"/>
        </w:rPr>
        <w:instrText>–</w:instrText>
      </w:r>
      <w:r>
        <w:rPr>
          <w:iCs/>
          <w:szCs w:val="24"/>
        </w:rPr>
        <w:instrText>June</w:instrText>
      </w:r>
      <w:r>
        <w:rPr>
          <w:rFonts w:cs="Century Schoolbook"/>
          <w:iCs/>
          <w:szCs w:val="24"/>
        </w:rPr>
        <w:instrText> </w:instrText>
      </w:r>
      <w:r>
        <w:rPr>
          <w:iCs/>
          <w:szCs w:val="24"/>
        </w:rPr>
        <w:instrText xml:space="preserve">2010 were compared with observations. The model performed well in simulating certain species (such as CO and C3H8), but some significant discrepancies were identified for other species and further investigated. The model generally underestimated NOx and PAN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50 and 30</w:instrText>
      </w:r>
      <w:r>
        <w:rPr>
          <w:rFonts w:ascii="Times New Roman" w:hAnsi="Times New Roman"/>
          <w:iCs/>
          <w:szCs w:val="24"/>
        </w:rPr>
        <w:instrText> </w:instrText>
      </w:r>
      <w:r>
        <w:rPr>
          <w:iCs/>
          <w:szCs w:val="24"/>
        </w:rPr>
        <w:instrText>%, respectively) for March</w:instrText>
      </w:r>
      <w:r>
        <w:rPr>
          <w:rFonts w:cs="Century Schoolbook"/>
          <w:iCs/>
          <w:szCs w:val="24"/>
        </w:rPr>
        <w:instrText>–</w:instrText>
      </w:r>
      <w:r>
        <w:rPr>
          <w:iCs/>
          <w:szCs w:val="24"/>
        </w:rPr>
        <w:instrText>June. Likely contributing factors to the low bias include missing NOx and PAN emissions from snowpack chemistry in the model. At the same time, the model overestimated NOx mixing ratios by more than a factor of</w:instrText>
      </w:r>
      <w:r>
        <w:rPr>
          <w:rFonts w:cs="Century Schoolbook"/>
          <w:iCs/>
          <w:szCs w:val="24"/>
        </w:rPr>
        <w:instrText> </w:instrText>
      </w:r>
      <w:r>
        <w:rPr>
          <w:iCs/>
          <w:szCs w:val="24"/>
        </w:rPr>
        <w:instrText>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Pr>
          <w:rFonts w:ascii="Times New Roman" w:hAnsi="Times New Roman"/>
          <w:iCs/>
          <w:szCs w:val="24"/>
        </w:rPr>
        <w:instrText> </w:instrText>
      </w:r>
      <w:r>
        <w:rPr>
          <w:iCs/>
          <w:szCs w:val="24"/>
        </w:rPr>
        <w:instrText xml:space="preserve">% relative to observations. This discrepancy can be resolved by decreasing anthropogenic C2H6 emissions over Asia and the US by </w:instrText>
      </w:r>
      <w:r>
        <w:rPr>
          <w:rFonts w:ascii="Times New Roman" w:hAnsi="Times New Roman"/>
          <w:iCs/>
          <w:szCs w:val="24"/>
        </w:rPr>
        <w:instrText> </w:instrText>
      </w:r>
      <w:r>
        <w:rPr>
          <w:rFonts w:ascii="Cambria Math" w:hAnsi="Cambria Math" w:cs="Cambria Math"/>
          <w:iCs/>
          <w:szCs w:val="24"/>
        </w:rPr>
        <w:instrText>∼ </w:instrText>
      </w:r>
      <w:r>
        <w:rPr>
          <w:iCs/>
          <w:szCs w:val="24"/>
        </w:rPr>
        <w:instrText>20</w:instrText>
      </w:r>
      <w:r>
        <w:rPr>
          <w:rFonts w:ascii="Times New Roman" w:hAnsi="Times New Roman"/>
          <w:iCs/>
          <w:szCs w:val="24"/>
        </w:rPr>
        <w:instrText> </w:instrText>
      </w:r>
      <w:r>
        <w:rPr>
          <w:iCs/>
          <w:szCs w:val="24"/>
        </w:rPr>
        <w:instrText>%, from 5.4 to 4.4</w:instrText>
      </w:r>
      <w:r>
        <w:rPr>
          <w:rFonts w:ascii="Times New Roman" w:hAnsi="Times New Roman"/>
          <w:iCs/>
          <w:szCs w:val="24"/>
        </w:rPr>
        <w:instrText> </w:instrText>
      </w:r>
      <w:r>
        <w:rPr>
          <w:iCs/>
          <w:szCs w:val="24"/>
        </w:rPr>
        <w:instrText>Tg</w:instrText>
      </w:r>
      <w:r>
        <w:rPr>
          <w:rFonts w:ascii="Times New Roman" w:hAnsi="Times New Roman"/>
          <w:iCs/>
          <w:szCs w:val="24"/>
        </w:rPr>
        <w:instrText> </w:instrText>
      </w:r>
      <w:r>
        <w:rPr>
          <w:iCs/>
          <w:szCs w:val="24"/>
        </w:rPr>
        <w:instrText>year</w:instrText>
      </w:r>
      <w:r>
        <w:rPr>
          <w:rFonts w:cs="Century Schoolbook"/>
          <w:iCs/>
          <w:szCs w:val="24"/>
        </w:rPr>
        <w:instrText>−</w:instrText>
      </w:r>
      <w:r>
        <w:rPr>
          <w:iCs/>
          <w:szCs w:val="24"/>
        </w:rPr>
        <w:instrText>1. GEOS-Chem was able to reproduce the seasonal variability of O3 and its spring maximum. However, compared with observations, it underestimated surface O3 by approximately 13</w:instrText>
      </w:r>
      <w:r>
        <w:rPr>
          <w:rFonts w:ascii="Times New Roman" w:hAnsi="Times New Roman"/>
          <w:iCs/>
          <w:szCs w:val="24"/>
        </w:rPr>
        <w:instrText> </w:instrText>
      </w:r>
      <w:r>
        <w:rPr>
          <w:iCs/>
          <w:szCs w:val="24"/>
        </w:rPr>
        <w:instrText>% (6.5</w:instrText>
      </w:r>
      <w:r>
        <w:rPr>
          <w:rFonts w:ascii="Times New Roman" w:hAnsi="Times New Roman"/>
          <w:iCs/>
          <w:szCs w:val="24"/>
        </w:rPr>
        <w:instrText> </w:instrText>
      </w:r>
      <w:r>
        <w:rPr>
          <w:iCs/>
          <w:szCs w:val="24"/>
        </w:rPr>
        <w:instrText>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3Xqpn9z9/lTgXKvjo","uris":["http://zotero.org/users/15391371/items/3ZG7RYY8"],"itemData":{"id":2907,"type":"dataset","abstract":"Surface ozone, NO2, and PM2.5 concentrations Estimated by the deep learning model (Air Transformer) based on massive ground-level monitoring, satellite observations, meteorological conditions, dynamic industrial emissions, and other ancillary data from May 2018 to June 2021. Copyright: Creative Commons Attribution 4.0 International","archive_location":"DRCI:DATA2024006028207158","DOI":"10.5281/ZENODO.10071407","note":"container-title: Zenodo","title":"Surface Ozone, NO2, and PM2.5 Concentrations Estimated by the Deep Learning model (Air Transformer) based on Satellite data.","author":[{"family":"Tao","given":"Chenliang"}],"accessed":{"date-parts":[["2024",12,8]]},"issued":{"date-parts":[["2023"]]}}},{"id":"3Xqpn9z9/656dqsXN","uris":["http://zotero.org/users/local/1dcb6zr2/items/EUNFF6BU","http://zotero.org/users/15391371/items/EUNFF6BU"],"itemData":{"id":101,"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szCs w:val="24"/>
        </w:rPr>
        <w:instrText>‐</w:instrText>
      </w:r>
      <w:r>
        <w:rPr>
          <w:iCs/>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szCs w:val="24"/>
        </w:rPr>
        <w:instrText>‐</w:instrText>
      </w:r>
      <w:r>
        <w:rPr>
          <w:iCs/>
          <w:szCs w:val="24"/>
        </w:rPr>
        <w:instrText>Feng"},{"family":"Peuch","given":"Vincent</w:instrText>
      </w:r>
      <w:r>
        <w:rPr>
          <w:rFonts w:ascii="Cambria Math" w:hAnsi="Cambria Math" w:cs="Cambria Math"/>
          <w:iCs/>
          <w:szCs w:val="24"/>
        </w:rPr>
        <w:instrText>‐</w:instrText>
      </w:r>
      <w:r>
        <w:rPr>
          <w:iCs/>
          <w:szCs w:val="24"/>
        </w:rPr>
        <w:instrText xml:space="preserve">Henri"},{"family":"Wang","given":"Tao"}],"issued":{"date-parts":[["2023",12,16]]}}},{"id":"3Xqpn9z9/5J2yfyjB","uris":["http://zotero.org/users/15391371/items/VCGMCRQQ"],"itemData":{"id":2971,"type":"dataset","abstract":"Surface hourly measurement data of O3, NO2 and PM2.5 during summer of 2017. In the .csv files, the first column contains the ID for each measurement site. \"lon\", \"lat\" are longitude and latitude, respectively. Date format is \"YYYYMMDD_hour\". Copyright: Creative Commons Attribution 4.0 International Open Access","archive_location":"DRCI:DATA2023074026434277","DOI":"10.5281/ZENODO.7629985","note":"container-title: Zenodo","title":"Surface hourly measurement data of O3, NO2 and PM2.5 for \"Large modeling uncertainty in projecting decadal surface ozone changes over urban and industrial regions of China\"","author":[{"family":"Weng","given":"Xiang"}],"accessed":{"date-parts":[["2024",12,6]]},"issued":{"date-parts":[["2023"]]}}}],"schema":"https://github.com/citation-style-language/schema/raw/master/csl-citation.json"} </w:instrText>
      </w:r>
      <w:r w:rsidRPr="00C94DD2">
        <w:rPr>
          <w:iCs/>
          <w:szCs w:val="24"/>
        </w:rPr>
        <w:fldChar w:fldCharType="separate"/>
      </w:r>
      <w:r w:rsidRPr="00C94DD2">
        <w:t>(Honrath et al. 2017; Tao 2023; Y. Wang et al. 2023; Weng 2023)</w:t>
      </w:r>
      <w:r w:rsidRPr="00C94DD2">
        <w:rPr>
          <w:iCs/>
          <w:szCs w:val="24"/>
        </w:rPr>
        <w:fldChar w:fldCharType="end"/>
      </w:r>
      <w:r w:rsidRPr="00C94DD2">
        <w:rPr>
          <w:iCs/>
          <w:szCs w:val="24"/>
        </w:rPr>
        <w:t xml:space="preserve">. </w:t>
      </w:r>
    </w:p>
    <w:p w14:paraId="24488A2E" w14:textId="77777777" w:rsidR="00054D42" w:rsidRDefault="00054D42" w:rsidP="00054D42">
      <w:pPr>
        <w:ind w:firstLine="720"/>
        <w:contextualSpacing/>
        <w:rPr>
          <w:iCs/>
          <w:szCs w:val="24"/>
        </w:rPr>
      </w:pPr>
      <w:r w:rsidRPr="00C94DD2">
        <w:rPr>
          <w:iCs/>
          <w:szCs w:val="24"/>
        </w:rPr>
        <w:t xml:space="preserve">While recent years have added a wealth of information to atmospheric chemistry studies </w:t>
      </w:r>
      <w:r w:rsidRPr="00C94DD2">
        <w:rPr>
          <w:iCs/>
          <w:szCs w:val="24"/>
        </w:rPr>
        <w:fldChar w:fldCharType="begin"/>
      </w:r>
      <w:r>
        <w:rPr>
          <w:iCs/>
          <w:szCs w:val="24"/>
        </w:rPr>
        <w:instrText xml:space="preserve"> ADDIN ZOTERO_ITEM CSL_CITATION {"citationID":"VmXnysX0","properties":{"unsorted":true,"formattedCitation":"(H. Liu et al. 2018; Gaudel et al. 2018; Bourgeois et al. 2020; Johnson et al. 2024)","plainCitation":"(H. Liu et al. 2018; Gaudel et al. 2018; Bourgeois et al. 2020; Johnson et al. 2024)","noteIndex":0},"citationItems":[{"id":"3Xqpn9z9/yTPuEgVf","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3Xqpn9z9/9X6nC4Si","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3Xqpn9z9/1lPqf35s","uris":["http://zotero.org/users/15391371/items/6DMJGFQC"],"itemData":{"id":233,"type":"article-journal","abstract":"Abstract. Ozone is a key constituent of the troposphere, where it drives photochemical\nprocesses, impacts air quality, and acts as a climate forcer. Large-scale in situ observations of ozone commensurate with the grid resolution of current\nEarth system models are necessary to validate model outputs and satellite\nretrievals. In this paper, we examine measurements from the Atmospheric\nTomography (ATom; four deployments in 2016–2018) and the HIAPER Pole-to-Pole\nObservations (HIPPO; five deployments in 2009–2011) experiments, two\nglobal-scale airborne campaigns covering the Pacific and Atlantic basins. ATom and HIPPO represent the first global-scale, vertically resolved\nmeasurements of O3 distributions throughout the troposphere, with HIPPO\nsampling the atmosphere over the Pacific and ATom sampling both the Pacific\nand Atlantic. Given the relatively limited temporal resolution of these two\ncampaigns, we first compare ATom and HIPPO ozone data to longer-term\nobservational records to establish the representativeness of our dataset. We\nshow that these two airborne campaigns captured on average 53</w:instrText>
      </w:r>
      <w:r>
        <w:rPr>
          <w:rFonts w:ascii="Times New Roman" w:hAnsi="Times New Roman"/>
          <w:iCs/>
          <w:szCs w:val="24"/>
        </w:rPr>
        <w:instrText> </w:instrText>
      </w:r>
      <w:r>
        <w:rPr>
          <w:iCs/>
          <w:szCs w:val="24"/>
        </w:rPr>
        <w:instrText>%, 54</w:instrText>
      </w:r>
      <w:r>
        <w:rPr>
          <w:rFonts w:ascii="Times New Roman" w:hAnsi="Times New Roman"/>
          <w:iCs/>
          <w:szCs w:val="24"/>
        </w:rPr>
        <w:instrText> </w:instrText>
      </w:r>
      <w:r>
        <w:rPr>
          <w:iCs/>
          <w:szCs w:val="24"/>
        </w:rPr>
        <w:instrText>%, and 38</w:instrText>
      </w:r>
      <w:r>
        <w:rPr>
          <w:rFonts w:ascii="Times New Roman" w:hAnsi="Times New Roman"/>
          <w:iCs/>
          <w:szCs w:val="24"/>
        </w:rPr>
        <w:instrText> </w:instrText>
      </w:r>
      <w:r>
        <w:rPr>
          <w:iCs/>
          <w:szCs w:val="24"/>
        </w:rPr>
        <w:instrText>% of the ozone variability in the marine boundary layer, free\ntroposphere, and upper troposphere</w:instrText>
      </w:r>
      <w:r>
        <w:rPr>
          <w:rFonts w:cs="Century Schoolbook"/>
          <w:iCs/>
          <w:szCs w:val="24"/>
        </w:rPr>
        <w:instrText>–</w:instrText>
      </w:r>
      <w:r>
        <w:rPr>
          <w:iCs/>
          <w:szCs w:val="24"/>
        </w:rPr>
        <w:instrText>lower stratosphere (UTLS), respectively,\nat nine well-established ozonesonde sites. Additionally, ATom captured the\nmost frequent ozone concentrations measured by regular commercial aircraft\nflights in the northern Atlantic UTLS. We then use the repeated vertical\nprofiles from these two campaigns to confirm and extend the existing\nknowledge of tropospheric ozone spatial and\nvertical distributions throughout the remote troposphere. We highlight a\nclear hemispheric gradient, with greater ozone in the Northern Hemisphere,\nconsistent with greater precursor emissions and consistent with previous\nmodeling and satellite studies. We also show that the ozone distribution\nbelow 8</w:instrText>
      </w:r>
      <w:r>
        <w:rPr>
          <w:rFonts w:ascii="Times New Roman" w:hAnsi="Times New Roman"/>
          <w:iCs/>
          <w:szCs w:val="24"/>
        </w:rPr>
        <w:instrText> </w:instrText>
      </w:r>
      <w:r>
        <w:rPr>
          <w:iCs/>
          <w:szCs w:val="24"/>
        </w:rPr>
        <w:instrText>km was similar in the extra-tropics of the Atlantic and Pacific\nbasins, likely due to zonal circulation patterns. However, twice as much\nozone was found in the tropical Atlantic as in the tropical Pacific, due\nto well-documented dynamical patterns transporting continental air masses\nover the Atlantic. Finally, we show that the seasonal variability of\ntropospheric ozone over the Pacific and the Atlantic basins is driven\nyear-round by transported continental plumes and photochemistry, and the\nvertical distribution is driven by photochemistry and mixing with\nstratospheric air. This new dataset provides additional constraints for\nglobal climate and chemistry models to improve our understanding of both\nozone production and loss processes in remote regions, as well as the\ninfluence of anthropogenic emissions on baseline ozone.","container-title":"Atmospheric Chemistry and Physics","DOI":"10.5194/acp-20-10611-2020","ISSN":"1680-7324","issue":"17","journalAbbreviation":"Atmos. Chem. Phys.","language":"en","license":"https://creativecommons.org/licenses/by/4.0/","page":"10611-10635","source":"DOI.org (Crossref)","title":"Global-scale distribution of ozone in the remote troposphere from the ATom and HIPPO airborne field missions","volume":"20","author":[{"family":"Bourgeois","given":"Ilann"},{"family":"Peischl","given":"Jeff"},{"family":"Thompson","given":"Chelsea R."},{"family":"Aikin","given":"Kenneth C."},{"family":"Campos","given":"Teresa"},{"family":"Clark","given":"Hannah"},{"family":"Commane","given":"Róisín"},{"family":"Daube","given":"Bruce"},{"family":"Diskin","given":"Glenn W."},{"family":"Elkins","given":"James W."},{"family":"Gao","given":"Ru-Shan"},{"family":"Gaudel","given":"Audrey"},{"family":"Hintsa","given":"Eric J."},{"family":"Johnson","given":"Bryan J."},{"family":"Kivi","given":"Rigel"},{"family":"McKain","given":"Kathryn"},{"family":"Moore","given":"Fred L."},{"family":"Parrish","given":"David D."},{"family":"Querel","given":"Richard"},{"family":"Ray","given":"Eric"},{"family":"Sánchez","given":"Ricardo"},{"family":"Sweeney","given":"Colm"},{"family":"Tarasick","given":"David W."},{"family":"Thompson","given":"Anne M."},{"family":"Thouret","given":"Valérie"},{"family":"Witte","given":"Jacquelyn C."},{"family":"Wofsy","given":"Steve C."},{"family":"Ryerson","given":"Thomas  B."}],"issued":{"date-parts":[["2020",9,11]]}}},{"id":"3Xqpn9z9/wqVrvC80","uris":["http://zotero.org/users/15391371/items/CQ5UV23H"],"itemData":{"id":189,"type":"article-journal","abstract":"Abstract. The Tropospheric Ozone Lidar Network (TOLNet) was used to validate retrievals of ozone (O3) profiles in the troposphere from the TROPOspheric Monitoring Instrument (TROPOMI) ultraviolet (UV), Cross-track Infrared Sounder (CrIS) infrared (IR), and a combine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wavelength retrieval from TROPOMI/CrIS. Observations from six separate ground-based lidar systems and various locations of ozonesondes distributed throughout North America and in the Netherlands were used to quantify systematic bias and random errors for each satellite retrieval. Furthermore, TOLNet data were used to intercompare idealized UV, IR,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convolved lidar profiles of O3 in the troposphere during case studies representative of high-O3 events. This study shows that the improved sensitivity and vertical resolution in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 xml:space="preserve">IR retrievals in the middle- and upper-troposphere resulted in tropospheric degree of freedom (DOF) values </w:instrText>
      </w:r>
      <w:r>
        <w:rPr>
          <w:rFonts w:ascii="Cambria Math" w:hAnsi="Cambria Math" w:cs="Cambria Math"/>
          <w:iCs/>
          <w:szCs w:val="24"/>
        </w:rPr>
        <w:instrText>∼ </w:instrText>
      </w:r>
      <w:r>
        <w:rPr>
          <w:iCs/>
          <w:szCs w:val="24"/>
        </w:rPr>
        <w:instrText>33</w:instrText>
      </w:r>
      <w:r>
        <w:rPr>
          <w:rFonts w:ascii="Times New Roman" w:hAnsi="Times New Roman"/>
          <w:iCs/>
          <w:szCs w:val="24"/>
        </w:rPr>
        <w:instrText> </w:instrText>
      </w:r>
      <w:r>
        <w:rPr>
          <w:iCs/>
          <w:szCs w:val="24"/>
        </w:rPr>
        <w:instrText>% higher compared to UV- and IR-only retrievals. The increased DOFs in the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retrievals allowed for improved reproduction of mid- and upper-tropospheric O3 enhancements and, to a lesser degree, near-surface pollution enhancements compared to single-wavelength satellite products. The validation of O3 profiles in the troposphere retrieved with the UV-only, IR-only,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Tikhonov regularised Ozone Profile retrievAl with SCIATRAN (TOPAS) algorithm developed at the Institute for Environmental Physics, University of Bremen, demonstrated the utility of using TOLNet as a satellite evaluation data set. TOPAS UV-only, IR-only,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wavelength retrievals had systematic biases, quantified with normalized mean bias, throughout the troposphere of 11.2</w:instrText>
      </w:r>
      <w:r>
        <w:rPr>
          <w:rFonts w:ascii="Times New Roman" w:hAnsi="Times New Roman"/>
          <w:iCs/>
          <w:szCs w:val="24"/>
        </w:rPr>
        <w:instrText> </w:instrText>
      </w:r>
      <w:r>
        <w:rPr>
          <w:iCs/>
          <w:szCs w:val="24"/>
        </w:rPr>
        <w:instrText>ppb (22.1</w:instrText>
      </w:r>
      <w:r>
        <w:rPr>
          <w:rFonts w:ascii="Times New Roman" w:hAnsi="Times New Roman"/>
          <w:iCs/>
          <w:szCs w:val="24"/>
        </w:rPr>
        <w:instrText> </w:instrText>
      </w:r>
      <w:r>
        <w:rPr>
          <w:iCs/>
          <w:szCs w:val="24"/>
        </w:rPr>
        <w:instrText xml:space="preserve">%), </w:instrText>
      </w:r>
      <w:r>
        <w:rPr>
          <w:rFonts w:cs="Century Schoolbook"/>
          <w:iCs/>
          <w:szCs w:val="24"/>
        </w:rPr>
        <w:instrText>−</w:instrText>
      </w:r>
      <w:r>
        <w:rPr>
          <w:iCs/>
          <w:szCs w:val="24"/>
        </w:rPr>
        <w:instrText>1.7</w:instrText>
      </w:r>
      <w:r>
        <w:rPr>
          <w:rFonts w:ascii="Times New Roman" w:hAnsi="Times New Roman"/>
          <w:iCs/>
          <w:szCs w:val="24"/>
        </w:rPr>
        <w:instrText> </w:instrText>
      </w:r>
      <w:r>
        <w:rPr>
          <w:iCs/>
          <w:szCs w:val="24"/>
        </w:rPr>
        <w:instrText>ppb (</w:instrText>
      </w:r>
      <w:r>
        <w:rPr>
          <w:rFonts w:cs="Century Schoolbook"/>
          <w:iCs/>
          <w:szCs w:val="24"/>
        </w:rPr>
        <w:instrText>−</w:instrText>
      </w:r>
      <w:r>
        <w:rPr>
          <w:iCs/>
          <w:szCs w:val="24"/>
        </w:rPr>
        <w:instrText>0.3</w:instrText>
      </w:r>
      <w:r>
        <w:rPr>
          <w:rFonts w:ascii="Times New Roman" w:hAnsi="Times New Roman"/>
          <w:iCs/>
          <w:szCs w:val="24"/>
        </w:rPr>
        <w:instrText> </w:instrText>
      </w:r>
      <w:r>
        <w:rPr>
          <w:iCs/>
          <w:szCs w:val="24"/>
        </w:rPr>
        <w:instrText>%), and 3.5</w:instrText>
      </w:r>
      <w:r>
        <w:rPr>
          <w:rFonts w:ascii="Times New Roman" w:hAnsi="Times New Roman"/>
          <w:iCs/>
          <w:szCs w:val="24"/>
        </w:rPr>
        <w:instrText> </w:instrText>
      </w:r>
      <w:r>
        <w:rPr>
          <w:iCs/>
          <w:szCs w:val="24"/>
        </w:rPr>
        <w:instrText>ppb (7.8</w:instrText>
      </w:r>
      <w:r>
        <w:rPr>
          <w:rFonts w:ascii="Times New Roman" w:hAnsi="Times New Roman"/>
          <w:iCs/>
          <w:szCs w:val="24"/>
        </w:rPr>
        <w:instrText> </w:instrText>
      </w:r>
      <w:r>
        <w:rPr>
          <w:iCs/>
          <w:szCs w:val="24"/>
        </w:rPr>
        <w:instrText>%), respectively, which meet the tropospheric systematic bias requirements defined by the science teams for the TROPOMI and CrIS sensors. The primary drivers of systematic bias were determined to be solar zenith angle, surface albedo, and cloud fraction. Random errors, representative of uncertainty in the retrievals and quantified by root mean squared errors (RMSEs), were large for all three retrievals, with UV-only, IR-only, an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IR wavelength retrievals having RMSEs throughout the troposphere of 17.4</w:instrText>
      </w:r>
      <w:r>
        <w:rPr>
          <w:rFonts w:ascii="Times New Roman" w:hAnsi="Times New Roman"/>
          <w:iCs/>
          <w:szCs w:val="24"/>
        </w:rPr>
        <w:instrText> </w:instrText>
      </w:r>
      <w:r>
        <w:rPr>
          <w:iCs/>
          <w:szCs w:val="24"/>
        </w:rPr>
        <w:instrText>ppb (19.8</w:instrText>
      </w:r>
      <w:r>
        <w:rPr>
          <w:rFonts w:ascii="Times New Roman" w:hAnsi="Times New Roman"/>
          <w:iCs/>
          <w:szCs w:val="24"/>
        </w:rPr>
        <w:instrText> </w:instrText>
      </w:r>
      <w:r>
        <w:rPr>
          <w:iCs/>
          <w:szCs w:val="24"/>
        </w:rPr>
        <w:instrText>% of mean tropospheric column values), 10.5</w:instrText>
      </w:r>
      <w:r>
        <w:rPr>
          <w:rFonts w:ascii="Times New Roman" w:hAnsi="Times New Roman"/>
          <w:iCs/>
          <w:szCs w:val="24"/>
        </w:rPr>
        <w:instrText> </w:instrText>
      </w:r>
      <w:r>
        <w:rPr>
          <w:iCs/>
          <w:szCs w:val="24"/>
        </w:rPr>
        <w:instrText>ppb (12.6</w:instrText>
      </w:r>
      <w:r>
        <w:rPr>
          <w:rFonts w:ascii="Times New Roman" w:hAnsi="Times New Roman"/>
          <w:iCs/>
          <w:szCs w:val="24"/>
        </w:rPr>
        <w:instrText> </w:instrText>
      </w:r>
      <w:r>
        <w:rPr>
          <w:iCs/>
          <w:szCs w:val="24"/>
        </w:rPr>
        <w:instrText>% of mean tropospheric column values), and 14.0</w:instrText>
      </w:r>
      <w:r>
        <w:rPr>
          <w:rFonts w:ascii="Times New Roman" w:hAnsi="Times New Roman"/>
          <w:iCs/>
          <w:szCs w:val="24"/>
        </w:rPr>
        <w:instrText> </w:instrText>
      </w:r>
      <w:r>
        <w:rPr>
          <w:iCs/>
          <w:szCs w:val="24"/>
        </w:rPr>
        <w:instrText>ppb (14.6</w:instrText>
      </w:r>
      <w:r>
        <w:rPr>
          <w:rFonts w:ascii="Times New Roman" w:hAnsi="Times New Roman"/>
          <w:iCs/>
          <w:szCs w:val="24"/>
        </w:rPr>
        <w:instrText> </w:instrText>
      </w:r>
      <w:r>
        <w:rPr>
          <w:iCs/>
          <w:szCs w:val="24"/>
        </w:rPr>
        <w:instrText>% of mean tropospheric column values), respectively. TOPAS UV-only profiles did not meet the uncertainty requirements defined for TROPOMI for the troposphere; however, CrIS IR-only retrievals did meet the uncertainty requirements defined by this mission. The larger random errors reflect the challenge of retrieving daily O3 profiles due to the limited sensitivity and vertical resolution of these retrievals in the troposphere. Tropospheric systematic biases and random error were lower in IR-only and combined UV</w:instrText>
      </w:r>
      <w:r>
        <w:rPr>
          <w:rFonts w:ascii="Times New Roman" w:hAnsi="Times New Roman"/>
          <w:iCs/>
          <w:szCs w:val="24"/>
        </w:rPr>
        <w:instrText> </w:instrText>
      </w:r>
      <w:r>
        <w:rPr>
          <w:iCs/>
          <w:szCs w:val="24"/>
        </w:rPr>
        <w:instrText>+</w:instrText>
      </w:r>
      <w:r>
        <w:rPr>
          <w:rFonts w:ascii="Times New Roman" w:hAnsi="Times New Roman"/>
          <w:iCs/>
          <w:szCs w:val="24"/>
        </w:rPr>
        <w:instrText> </w:instrText>
      </w:r>
      <w:r>
        <w:rPr>
          <w:iCs/>
          <w:szCs w:val="24"/>
        </w:rPr>
        <w:instrText xml:space="preserve">IR retrievals compared to UV-only products due to the increased sensitivity in the troposphere allowing the retrievals to deviate further from the a priori profiles. Observations from TOLNet demonstrated that the performance of the three satellite products varied by season and altitude in the troposphere. TOLNet was shown to result in similar validation statistics compared to ozonesonde data, which are a commonly used satellite evaluation data source, demonstrating that TOLNet is a sufficient source of satellite O3 profile validation data in the troposphere, which is critical as this data source is the primary product identified for the tropospheric O3 validation of the recently launched Tropospheric Emissions: Monitoring of Pollution (TEMPO) mission.","container-title":"Atmospheric Measurement Techniques","DOI":"10.5194/amt-17-2559-2024","ISSN":"1867-8548","issue":"8","journalAbbreviation":"Atmos. Meas. Tech.","language":"en","license":"https://creativecommons.org/licenses/by/4.0/","page":"2559-2582","source":"DOI.org (Crossref)","title":"TOLNet validation of satellite ozone profiles in the troposphere: impact of retrieval wavelengths","title-short":"TOLNet validation of satellite ozone profiles in the troposphere","volume":"17","author":[{"family":"Johnson","given":"Matthew S."},{"family":"Rozanov","given":"Alexei"},{"family":"Weber","given":"Mark"},{"family":"Mettig","given":"Nora"},{"family":"Sullivan","given":"John"},{"family":"Newchurch","given":"Michael J."},{"family":"Kuang","given":"Shi"},{"family":"Leblanc","given":"Thierry"},{"family":"Chouza","given":"Fernando"},{"family":"Berkoff","given":"Timothy A."},{"family":"Gronoff","given":"Guillaume"},{"family":"Strawbridge","given":"Kevin B."},{"family":"Alvarez","given":"Raul J."},{"family":"Langford","given":"Andrew O."},{"family":"Senff","given":"Christoph J."},{"family":"Kirgis","given":"Guillaume"},{"family":"McCarty","given":"Brandi"},{"family":"Twigg","given":"Larry"}],"issued":{"date-parts":[["2024",5,2]]}},"label":"page"}],"schema":"https://github.com/citation-style-language/schema/raw/master/csl-citation.json"} </w:instrText>
      </w:r>
      <w:r w:rsidRPr="00C94DD2">
        <w:rPr>
          <w:iCs/>
          <w:szCs w:val="24"/>
        </w:rPr>
        <w:fldChar w:fldCharType="separate"/>
      </w:r>
      <w:r w:rsidRPr="00C94DD2">
        <w:t xml:space="preserve">(H. Liu et al. 2018; </w:t>
      </w:r>
      <w:proofErr w:type="spellStart"/>
      <w:r w:rsidRPr="00C94DD2">
        <w:t>Gaudel</w:t>
      </w:r>
      <w:proofErr w:type="spellEnd"/>
      <w:r w:rsidRPr="00C94DD2">
        <w:t xml:space="preserve"> et al. 2018; Bourgeois et al. 2020; Johnson et al. 2024)</w:t>
      </w:r>
      <w:r w:rsidRPr="00C94DD2">
        <w:rPr>
          <w:iCs/>
          <w:szCs w:val="24"/>
        </w:rPr>
        <w:fldChar w:fldCharType="end"/>
      </w:r>
      <w:r w:rsidRPr="00C94DD2">
        <w:rPr>
          <w:iCs/>
          <w:szCs w:val="24"/>
        </w:rPr>
        <w:t xml:space="preserve">; historical analysis are difficult to create, and their importance for those encased in environmental injustice cycles is invaluable. More data is required for the slight correlations that have been found with the lack of early spatial information </w:t>
      </w:r>
      <w:r w:rsidRPr="00C94DD2">
        <w:rPr>
          <w:iCs/>
          <w:szCs w:val="24"/>
        </w:rPr>
        <w:fldChar w:fldCharType="begin"/>
      </w:r>
      <w:r>
        <w:rPr>
          <w:iCs/>
          <w:szCs w:val="24"/>
        </w:rPr>
        <w:instrText xml:space="preserve"> ADDIN ZOTERO_ITEM CSL_CITATION {"citationID":"BXxygyYv","properties":{"unsorted":true,"formattedCitation":"(Borja-Aburto et al. 1997; Hoek et al. 1997; Schlink et al. 2006; T. Zhao et al. 2018; J. Zhang, Wei, and Fang 2019; Anbari et al. 2022)","plainCitation":"(Borja-Aburto et al. 1997; Hoek et al. 1997; Schlink et al. 2006; T. Zhao et al. 2018; J. Zhang, Wei, and Fang 2019; Anbari et al. 2022)","noteIndex":0},"citationItems":[{"id":"3Xqpn9z9/ZRgSmDkZ","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3Xqpn9z9/LNNq5NkM","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3Xqpn9z9/g41ZQViH","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3Xqpn9z9/WQ3xVfIz","uris":["http://zotero.org/users/15391371/items/Y26IBY7L"],"itemData":{"id":242,"type":"article-journal","abstract":"Background\nAn increasing number of studies have suggested adverse effects of air pollution on mental health. Given the potentially negative impacts of ozone exposure on the immune and nervous system driven from animal experiments, ozone might also affect mental health. However, no systematic synthesis of the relevant literature has been conducted yet. This paper reviews the studies that assessed the link between ozone exposure and mental health thus far.\nMethods\nWe followed the Preferred Reporting Items for Systematic Review and Meta-analysis (PRISMA). PubMed, Web of Science, and EMBASE were systematically searched for epidemiological studies on ambient ozone exposure and mental or behavioral disorders according to the International Classification of Disease. The period was from January 1st, 1960 to December 14st, 2017. We evaluated the risk of bias by the Office of Health Assessment and Translation (OHAT) Approach and Navigation Guide for each included study.\nResults\nThe keyword search yielded 567 results. 31 papers met the selection criteria and were included in the review. We found only inconclusive evidence that ozone affects autism spectrum disorders, impairment of cognitive functions and dementia, depression, and suicide. The large heterogeneity of study designs, outcome definitions and study quality in general prevented us from conducting meta-analyses.\nConclusions\nCurrent evidence for an association between ambient ozone exposure and mental health outcomes is inconclusive and further high quality studies are needed to assess any potential links given the strong biologic plausibility.","container-title":"Environmental Research","DOI":"10.1016/j.envres.2018.04.015","ISSN":"0013-9351","journalAbbreviation":"Environmental Research","page":"459-472","source":"ScienceDirect","title":"Ambient ozone exposure and mental health: A systematic review of epidemiological studies","title-short":"Ambient ozone exposure and mental health","volume":"165","author":[{"family":"Zhao","given":"Tianyu"},{"family":"Markevych","given":"Iana"},{"family":"Romanos","given":"Marcel"},{"family":"Nowak","given":"Dennis"},{"family":"Heinrich","given":"Joachim"}],"issued":{"date-parts":[["2018",8,1]]}}},{"id":"3Xqpn9z9/H3ARvnko","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3Xqpn9z9/QSPAle2y","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C94DD2">
        <w:rPr>
          <w:iCs/>
          <w:szCs w:val="24"/>
        </w:rPr>
        <w:fldChar w:fldCharType="separate"/>
      </w:r>
      <w:r w:rsidRPr="00C94DD2">
        <w:rPr>
          <w:iCs/>
          <w:szCs w:val="24"/>
        </w:rPr>
        <w:t xml:space="preserve">(Borja-Aburto et al. 1997; Hoek et al. 1997; Schlink et al. 2006; T. Zhao et al. 2018; J. Zhang, Wei, and Fang 2019; </w:t>
      </w:r>
      <w:proofErr w:type="spellStart"/>
      <w:r w:rsidRPr="00C94DD2">
        <w:rPr>
          <w:iCs/>
          <w:szCs w:val="24"/>
        </w:rPr>
        <w:t>Anbari</w:t>
      </w:r>
      <w:proofErr w:type="spellEnd"/>
      <w:r w:rsidRPr="00C94DD2">
        <w:rPr>
          <w:iCs/>
          <w:szCs w:val="24"/>
        </w:rPr>
        <w:t xml:space="preserve"> et al. 2022)</w:t>
      </w:r>
      <w:r w:rsidRPr="00C94DD2">
        <w:rPr>
          <w:iCs/>
          <w:szCs w:val="24"/>
        </w:rPr>
        <w:fldChar w:fldCharType="end"/>
      </w:r>
      <w:r w:rsidRPr="00C94DD2">
        <w:rPr>
          <w:iCs/>
          <w:szCs w:val="24"/>
        </w:rPr>
        <w:t xml:space="preserve">. </w:t>
      </w:r>
      <w:r>
        <w:rPr>
          <w:iCs/>
          <w:szCs w:val="24"/>
        </w:rPr>
        <w:t>H</w:t>
      </w:r>
      <w:r w:rsidRPr="00C94DD2">
        <w:rPr>
          <w:iCs/>
          <w:szCs w:val="24"/>
        </w:rPr>
        <w:t xml:space="preserve">ealth indicators such as measurements of lung function, respiratory symptoms, records of hospital admissions for specific diagnoses, and mortality have all been reported as outcomes due to elevated surface ozone exposure over long periods of time. The </w:t>
      </w:r>
      <w:r w:rsidRPr="00C94DD2">
        <w:rPr>
          <w:iCs/>
          <w:szCs w:val="24"/>
        </w:rPr>
        <w:lastRenderedPageBreak/>
        <w:t xml:space="preserve">variation of health outcomes due to socio-economic status (SES) has been discussed in literature during the late 1990s </w:t>
      </w:r>
      <w:r w:rsidRPr="00C94DD2">
        <w:rPr>
          <w:iCs/>
          <w:szCs w:val="24"/>
        </w:rPr>
        <w:fldChar w:fldCharType="begin"/>
      </w:r>
      <w:r>
        <w:rPr>
          <w:iCs/>
          <w:szCs w:val="24"/>
        </w:rPr>
        <w:instrText xml:space="preserve"> ADDIN ZOTERO_ITEM CSL_CITATION {"citationID":"E62RXP8S","properties":{"unsorted":true,"formattedCitation":"(Hoek et al. 1997; Kelsall et al. 1997; Zmirou et al. 1998; Schwartz 2000)","plainCitation":"(Hoek et al. 1997; Kelsall et al. 1997; Zmirou et al. 1998; Schwartz 2000)","noteIndex":0},"citationItems":[{"id":"3Xqpn9z9/LNNq5NkM","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3Xqpn9z9/BAM84T64","uris":["http://zotero.org/users/15391371/items/IWHS7UV5"],"itemData":{"id":210,"type":"article-journal","container-title":"American Journal of Epidemiology","DOI":"10.1093/oxfordjournals.aje.a009351","ISSN":"0002-9262, 1476-6256","issue":"9","journalAbbreviation":"American Journal of Epidemiology","language":"en","page":"750-762","source":"DOI.org (Crossref)","title":"Air Pollution and Mortality in Philadelphia, 1974-1988","volume":"146","author":[{"family":"Kelsall","given":"J. E."},{"family":"Samet","given":"J. M."},{"family":"Zeger","given":"S. L."},{"family":"Xu","given":"J."}],"issued":{"date-parts":[["1997",11,1]]}}},{"id":"3Xqpn9z9/Yjbo3cdn","uris":["http://zotero.org/users/15391371/items/D2YKMYCG"],"itemData":{"id":341,"type":"article-journal","abstract":"Ten large European cities provided data on daily air pollution as well as mortality from respiratory and cardiovascular mortality. We used Poisson autoregressive models that controlled for trend, season, influenza epidemics, and meteorologic influences to assess the short-term effects of air pollution at each city. We then compared and pooled the city-specific results in a meta-analysis. The pooled relative risks of daily deaths from cardiovascular conditions were 1.02 [95% confidence interval (CI) = 1.01-1. 04] for a 50 &amp;#x3bc; g/ m3 increment in the concentration of black smoke and 1.04 (95% CI = 1.01-1.06) for an increase in sulfur dioxide levels in western European cities. For respiratory diseases, these figures were 1.04 (95% CI = 1.02-1.07) and 1.05 (95% CI = 1.03-1.07), respectively. These associations were not found in the five central European cities. Eight-hour averages of ozone were also moderately associated with daily mortality in western European cities (relative risk = 1.02; 95% CI = 1.00-1.03 for cardiovascular conditions and relative risk = 1.06; 95% CI = 1.02-1.10 for respiratory conditions). Nitrogen dioxide did not show consistent relations with daily mortality. These results are similar to previously published data and add credence to the causal interpretation of these associations at levels of air pollution close to or lower than current European standards.","archive":"JSTOR","container-title":"Epidemiology","ISSN":"10443983","issue":"5","note":"publisher: Lippincott Williams &amp; Wilkins","page":"495-503","title":"Time-Series Analysis of Air Pollution and Cause-Specific Mortality","volume":"9","author":[{"family":"Zmirou","given":"Denis"},{"family":"Schwartz","given":"Joel"},{"family":"Saez","given":"Marc"},{"family":"Zanobetti","given":"Antonella"},{"family":"Wojtyniak","given":"Bogdan"},{"family":"Touloumi","given":"Giotta"},{"family":"Spix","given":"Claudia"},{"family":"León","given":"Antonio Ponce","non-dropping-particle":"de"},{"family":"Le Moullec","given":"Yvon"},{"family":"Bacharova","given":"Luba"},{"family":"Schouten","given":"Jan"},{"family":"Pönkä","given":"Anti"},{"family":"Katsouyanni","given":"Klea"}],"issued":{"date-parts":[["1998"]]}}},{"id":"3Xqpn9z9/cXoVIrJq","uris":["http://zotero.org/users/15391371/items/7ES8UCN7"],"itemData":{"id":208,"type":"article-journal","container-title":"American Journal of Epidemiology","DOI":"10.1093/oxfordjournals.aje.a010228","ISSN":"0002-9262, 1476-6256","issue":"5","journalAbbreviation":"American Journal of Epidemiology","language":"en","page":"440-448","source":"DOI.org (Crossref)","title":"Harvesting and Long Term Exposure Effects in the Relation between Air Pollution and Mortality","volume":"151","author":[{"family":"Schwartz","given":"J."}],"issued":{"date-parts":[["2000",3,1]]}}}],"schema":"https://github.com/citation-style-language/schema/raw/master/csl-citation.json"} </w:instrText>
      </w:r>
      <w:r w:rsidRPr="00C94DD2">
        <w:rPr>
          <w:iCs/>
          <w:szCs w:val="24"/>
        </w:rPr>
        <w:fldChar w:fldCharType="separate"/>
      </w:r>
      <w:r w:rsidRPr="00C94DD2">
        <w:rPr>
          <w:iCs/>
          <w:szCs w:val="24"/>
        </w:rPr>
        <w:t xml:space="preserve">(Hoek et al. 1997; Kelsall et al. 1997; </w:t>
      </w:r>
      <w:proofErr w:type="spellStart"/>
      <w:r w:rsidRPr="00C94DD2">
        <w:rPr>
          <w:iCs/>
          <w:szCs w:val="24"/>
        </w:rPr>
        <w:t>Zmirou</w:t>
      </w:r>
      <w:proofErr w:type="spellEnd"/>
      <w:r w:rsidRPr="00C94DD2">
        <w:rPr>
          <w:iCs/>
          <w:szCs w:val="24"/>
        </w:rPr>
        <w:t xml:space="preserve"> et al. 1998; Schwartz 2000)</w:t>
      </w:r>
      <w:r w:rsidRPr="00C94DD2">
        <w:rPr>
          <w:iCs/>
          <w:szCs w:val="24"/>
        </w:rPr>
        <w:fldChar w:fldCharType="end"/>
      </w:r>
      <w:r w:rsidRPr="00C94DD2">
        <w:rPr>
          <w:iCs/>
          <w:szCs w:val="24"/>
        </w:rPr>
        <w:t xml:space="preserve">. </w:t>
      </w:r>
    </w:p>
    <w:p w14:paraId="0DE9BDA3" w14:textId="77777777" w:rsidR="00054D42" w:rsidRPr="00C94DD2" w:rsidRDefault="00054D42" w:rsidP="00054D42">
      <w:pPr>
        <w:ind w:firstLine="720"/>
        <w:contextualSpacing/>
        <w:rPr>
          <w:iCs/>
          <w:szCs w:val="24"/>
        </w:rPr>
      </w:pPr>
      <w:r w:rsidRPr="00C94DD2">
        <w:rPr>
          <w:iCs/>
          <w:szCs w:val="24"/>
        </w:rPr>
        <w:t xml:space="preserve">This known connection between predisposed and vulnerable people provides arguments that short-term mortality trends my actually be advanced by several days due to ozone pollution </w:t>
      </w:r>
      <w:r w:rsidRPr="00C94DD2">
        <w:rPr>
          <w:iCs/>
          <w:szCs w:val="24"/>
        </w:rPr>
        <w:fldChar w:fldCharType="begin"/>
      </w:r>
      <w:r>
        <w:rPr>
          <w:iCs/>
          <w:szCs w:val="24"/>
        </w:rPr>
        <w:instrText xml:space="preserve"> ADDIN ZOTERO_ITEM CSL_CITATION {"citationID":"NiCTTRad","properties":{"formattedCitation":"(SAMHSA 2017; Hu et al. 2012; Lopez-Bueno et al. 2020; Padilla et al. 2016)","plainCitation":"(SAMHSA 2017; Hu et al. 2012; Lopez-Bueno et al. 2020; Padilla et al. 2016)","noteIndex":0},"citationItems":[{"id":"3Xqpn9z9/weBau2Gw","uris":["http://zotero.org/users/15391371/items/3E3XWDT2"],"itemData":{"id":105,"type":"article-journal","container-title":"Supplemental Research Bulletin","language":"en","source":"Zotero","title":"Greater Impact: How Disasters Affect People of Low Socioeconomic Status","author":[{"family":"SAMHSA","given":"Substance Abuse and Mental Health Services Administration"}],"issued":{"date-parts":[["2017",7]]}}},{"id":"3Xqpn9z9/DeysgCJj","uris":["http://zotero.org/users/15391371/items/QITU4AHC"],"itemData":{"id":2003,"type":"article-journal","archive_location":"WOS:000304472000008","container-title":"INTERNATIONAL JOURNAL OF ENVIRONMENTAL HEALTH RESEARCH","DOI":"10.1080/09603123.2011.613113","ISSN":"0960-3123","issue":"2","page":"184-196","title":"Exploring geological and socio-demographic factors associated with under-five mortality in the Wenchuan earthquake using neural network model","volume":"22","author":[{"family":"Hu","given":"Yi"},{"family":"Wang","given":"Jinfeng"},{"family":"Li","given":"Xiaohong"},{"family":"Ren","given":"Dan"},{"family":"Driskell","given":"Luke"},{"family":"Zhu","given":"Jun"}],"issued":{"date-parts":[["2012"]]}}},{"id":"3Xqpn9z9/M5XpnKCm","uris":["http://zotero.org/users/15391371/items/3IRLWCME"],"itemData":{"id":1860,"type":"article-journal","archive_location":"WOS:000576673100001","container-title":"ENVIRONMENTAL RESEARCH","DOI":"10.1016/j.envres.2020.109993","ISSN":"0013-9351","title":"The impact of heat waves on daily mortality in districts in Madrid: The effect of sociodemographic factors","volume":"190","author":[{"family":"Lopez-Bueno","given":"J. A."},{"family":"Diaz","given":"J."},{"family":"Sanchez-Guevara","given":"C."},{"family":"Sanchez-Martinez","given":"G."},{"family":"Franco","given":"M."},{"family":"Gullon","given":"P."},{"family":"Nunez Peiro","given":"M."},{"family":"Valero","given":"I"},{"family":"Linares","given":"C."}],"accessed":{"date-parts":[["2020",10,23]]},"issued":{"date-parts":[["2020",11]]}}},{"id":"3Xqpn9z9/ielurolL","uris":["http://zotero.org/users/15391371/items/833FY7QA"],"itemData":{"id":464,"type":"article-journal","container-title":"Environmental Health","DOI":"10.1186/s12940-016-0163-7","ISSN":"1476-069X","issue":"1","journalAbbreviation":"Environ Health","language":"en","page":"79","source":"DOI.org (Crossref)","title":"Use of geographic indicators of healthcare, environment and socioeconomic factors to characterize environmental health disparities","volume":"15","author":[{"family":"Padilla","given":"Cindy M."},{"family":"Kihal-Talantikit","given":"Wahida"},{"family":"Perez","given":"Sandra"},{"family":"Deguen","given":"Severine"}],"issued":{"date-parts":[["2016",12]]}}}],"schema":"https://github.com/citation-style-language/schema/raw/master/csl-citation.json"} </w:instrText>
      </w:r>
      <w:r w:rsidRPr="00C94DD2">
        <w:rPr>
          <w:iCs/>
          <w:szCs w:val="24"/>
        </w:rPr>
        <w:fldChar w:fldCharType="separate"/>
      </w:r>
      <w:r w:rsidRPr="00C94DD2">
        <w:t>(SAMHSA 2017; Hu et al. 2012; Lopez-Bueno et al. 2020; Padilla et al. 2016)</w:t>
      </w:r>
      <w:r w:rsidRPr="00C94DD2">
        <w:rPr>
          <w:iCs/>
          <w:szCs w:val="24"/>
        </w:rPr>
        <w:fldChar w:fldCharType="end"/>
      </w:r>
      <w:r w:rsidRPr="00C94DD2">
        <w:rPr>
          <w:iCs/>
          <w:szCs w:val="24"/>
        </w:rPr>
        <w:t xml:space="preserve">. Trends like these have then shown elevated levels are typically followed by reduced mortality after the increased ozone production event. In historical modeling, coarse datasets have found very weak effects </w:t>
      </w:r>
      <w:r w:rsidRPr="00C94DD2">
        <w:rPr>
          <w:iCs/>
          <w:szCs w:val="24"/>
        </w:rPr>
        <w:fldChar w:fldCharType="begin"/>
      </w:r>
      <w:r>
        <w:rPr>
          <w:iCs/>
          <w:szCs w:val="24"/>
        </w:rPr>
        <w:instrText xml:space="preserve"> ADDIN ZOTERO_ITEM CSL_CITATION {"citationID":"s37mmEuo","properties":{"formattedCitation":"(Borja-Aburto et al. 1997; Hoek et al. 1997; Knowlton et al. 2004; Lee, Shin, and Chung 1999)","plainCitation":"(Borja-Aburto et al. 1997; Hoek et al. 1997; Knowlton et al. 2004; Lee, Shin, and Chung 1999)","noteIndex":0},"citationItems":[{"id":"3Xqpn9z9/ZRgSmDkZ","uris":["http://zotero.org/users/15391371/items/J6VFV6LA"],"itemData":{"id":212,"type":"article-journal","container-title":"American Journal of Epidemiology","DOI":"10.1093/oxfordjournals.aje.a009099","ISSN":"0002-9262, 1476-6256","issue":"3","journalAbbreviation":"American Journal of Epidemiology","language":"en","page":"258-268","source":"DOI.org (Crossref)","title":"Ozone, Suspended Particulates, and Daily Mortality in Mexico City","volume":"145","author":[{"family":"Borja-Aburto","given":"V. H."},{"family":"Loomis","given":"D. P."},{"family":"Bangdiwala","given":"S. I."},{"family":"Shy","given":"C. M."},{"family":"Rascon-Pacheco","given":"R. A."}],"issued":{"date-parts":[["1997",2,1]]}}},{"id":"3Xqpn9z9/LNNq5NkM","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3Xqpn9z9/0BB1XrWo","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3Xqpn9z9/d8svy6Kg","uris":["http://zotero.org/users/15391371/items/K8L2LLDV"],"itemData":{"id":211,"type":"article-journal","container-title":"Environmental Health Perspectives","DOI":"10.1289/ehp.99107149","ISSN":"0091-6765, 1552-9924","issue":"2","journalAbbreviation":"Environ Health Perspect","language":"en","page":"149-154","source":"DOI.org (Crossref)","title":"Air pollution and daily mortality in Seoul and Ulsan, Korea.","volume":"107","author":[{"family":"Lee","given":"J T"},{"family":"Shin","given":"D"},{"family":"Chung","given":"Y"}],"issued":{"date-parts":[["1999",2]]}}}],"schema":"https://github.com/citation-style-language/schema/raw/master/csl-citation.json"} </w:instrText>
      </w:r>
      <w:r w:rsidRPr="00C94DD2">
        <w:rPr>
          <w:iCs/>
          <w:szCs w:val="24"/>
        </w:rPr>
        <w:fldChar w:fldCharType="separate"/>
      </w:r>
      <w:r w:rsidRPr="00C94DD2">
        <w:t>(Borja-Aburto et al. 1997; Hoek et al. 1997; Knowlton et al. 2004; Lee, Shin, and Chung 1999)</w:t>
      </w:r>
      <w:r w:rsidRPr="00C94DD2">
        <w:rPr>
          <w:iCs/>
          <w:szCs w:val="24"/>
        </w:rPr>
        <w:fldChar w:fldCharType="end"/>
      </w:r>
      <w:r w:rsidRPr="00C94DD2">
        <w:rPr>
          <w:iCs/>
          <w:szCs w:val="24"/>
        </w:rPr>
        <w:t xml:space="preserve"> only to be more prominent after adding suitable corrections to ozone models </w:t>
      </w:r>
      <w:r w:rsidRPr="00C94DD2">
        <w:rPr>
          <w:iCs/>
          <w:szCs w:val="24"/>
        </w:rPr>
        <w:fldChar w:fldCharType="begin"/>
      </w:r>
      <w:r>
        <w:rPr>
          <w:iCs/>
          <w:szCs w:val="24"/>
        </w:rPr>
        <w:instrText xml:space="preserve"> ADDIN ZOTERO_ITEM CSL_CITATION {"citationID":"ZzsbCVMY","properties":{"formattedCitation":"(De Marco et al. 2022; Javanmardi et al. 2017; H. Liu et al. 2018; Nuvolone, Petri, and Voller 2018; J. Zhang, Wei, and Fang 2019)","plainCitation":"(De Marco et al. 2022; Javanmardi et al. 2017; H. Liu et al. 2018; Nuvolone, Petri, and Voller 2018; J. Zhang, Wei, and Fang 2019)","noteIndex":0},"citationItems":[{"id":"3Xqpn9z9/vcURrVpl","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3Xqpn9z9/3Uobyu8j","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3Xqpn9z9/yTPuEgVf","uris":["http://zotero.org/users/15391371/items/ZSK2F7RZ"],"itemData":{"id":187,"type":"article-journal","container-title":"Atmospheric Environment","DOI":"10.1016/j.atmosenv.2017.11.014","ISSN":"13522310","journalAbbreviation":"Atmospheric Environment","language":"en","page":"223-230","source":"DOI.org (Crossref)","title":"Ground-level ozone pollution and its health impacts in China","volume":"173","author":[{"family":"Liu","given":"Huan"},{"family":"Liu","given":"Shuai"},{"family":"Xue","given":"Boru"},{"family":"Lv","given":"Zhaofeng"},{"family":"Meng","given":"Zhihang"},{"family":"Yang","given":"Xiaofan"},{"family":"Xue","given":"Tao"},{"family":"Yu","given":"Qiao"},{"family":"He","given":"Kebin"}],"issued":{"date-parts":[["2018",1]]}}},{"id":"3Xqpn9z9/fQjl1c9U","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3Xqpn9z9/H3ARvnko","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C94DD2">
        <w:rPr>
          <w:iCs/>
          <w:szCs w:val="24"/>
        </w:rPr>
        <w:fldChar w:fldCharType="separate"/>
      </w:r>
      <w:r w:rsidRPr="00C94DD2">
        <w:rPr>
          <w:iCs/>
          <w:szCs w:val="24"/>
        </w:rPr>
        <w:t xml:space="preserve">(De Marco et al. 2022; Javanmardi et al. 2017; H. Liu et al. 2018; </w:t>
      </w:r>
      <w:proofErr w:type="spellStart"/>
      <w:r w:rsidRPr="00C94DD2">
        <w:rPr>
          <w:iCs/>
          <w:szCs w:val="24"/>
        </w:rPr>
        <w:t>Nuvolone</w:t>
      </w:r>
      <w:proofErr w:type="spellEnd"/>
      <w:r w:rsidRPr="00C94DD2">
        <w:rPr>
          <w:iCs/>
          <w:szCs w:val="24"/>
        </w:rPr>
        <w:t>, Petri, and Voller 2018; J. Zhang, Wei, and Fang 2019)</w:t>
      </w:r>
      <w:r w:rsidRPr="00C94DD2">
        <w:rPr>
          <w:iCs/>
          <w:szCs w:val="24"/>
        </w:rPr>
        <w:fldChar w:fldCharType="end"/>
      </w:r>
      <w:r w:rsidRPr="00C94DD2">
        <w:rPr>
          <w:iCs/>
          <w:szCs w:val="24"/>
        </w:rPr>
        <w:t xml:space="preserve">. Given such conflicting results in modeling outcomes, the assessment of the health risk due to surface ozone is still an intriguing aspect of air </w:t>
      </w:r>
      <w:r w:rsidRPr="00F70485">
        <w:rPr>
          <w:iCs/>
          <w:szCs w:val="24"/>
        </w:rPr>
        <w:t>pollution monitoring that can be further progressed with high spatial resolution data.</w:t>
      </w:r>
    </w:p>
    <w:p w14:paraId="6FED778D" w14:textId="77777777" w:rsidR="00054D42" w:rsidRDefault="00054D42" w:rsidP="005E35EB">
      <w:pPr>
        <w:ind w:firstLine="720"/>
        <w:contextualSpacing/>
        <w:rPr>
          <w:szCs w:val="24"/>
        </w:rPr>
      </w:pPr>
    </w:p>
    <w:p w14:paraId="71D01656" w14:textId="56F5E7F6" w:rsidR="00AC21CF" w:rsidRDefault="00AC21CF">
      <w:pPr>
        <w:overflowPunct/>
        <w:autoSpaceDE/>
        <w:autoSpaceDN/>
        <w:adjustRightInd/>
        <w:spacing w:after="160" w:line="278" w:lineRule="auto"/>
        <w:rPr>
          <w:szCs w:val="24"/>
        </w:rPr>
      </w:pPr>
      <w:r>
        <w:rPr>
          <w:szCs w:val="24"/>
        </w:rPr>
        <w:br w:type="page"/>
      </w:r>
    </w:p>
    <w:p w14:paraId="32D0B8FC" w14:textId="66F7A872" w:rsidR="00AC21CF" w:rsidRDefault="00AC21CF" w:rsidP="00AC21CF">
      <w:pPr>
        <w:contextualSpacing/>
        <w:jc w:val="center"/>
        <w:rPr>
          <w:szCs w:val="24"/>
        </w:rPr>
      </w:pPr>
      <w:r>
        <w:rPr>
          <w:szCs w:val="24"/>
        </w:rPr>
        <w:lastRenderedPageBreak/>
        <w:t>Citations</w:t>
      </w:r>
    </w:p>
    <w:p w14:paraId="74301D54" w14:textId="77777777" w:rsidR="00AC21CF" w:rsidRPr="00AC21CF" w:rsidRDefault="00AC21CF" w:rsidP="00AC21CF">
      <w:pPr>
        <w:pStyle w:val="Bibliography"/>
      </w:pPr>
      <w:r>
        <w:rPr>
          <w:szCs w:val="24"/>
        </w:rPr>
        <w:fldChar w:fldCharType="begin"/>
      </w:r>
      <w:r>
        <w:rPr>
          <w:szCs w:val="24"/>
        </w:rPr>
        <w:instrText xml:space="preserve"> ADDIN ZOTERO_BIBL {"uncited":[],"omitted":[],"custom":[]} CSL_BIBLIOGRAPHY </w:instrText>
      </w:r>
      <w:r>
        <w:rPr>
          <w:szCs w:val="24"/>
        </w:rPr>
        <w:fldChar w:fldCharType="separate"/>
      </w:r>
      <w:r w:rsidRPr="00AC21CF">
        <w:t xml:space="preserve">Ahmadov, R., S. McKeen, M. Trainer, R. Banta, A. Brewer, S. Brown, P. M. Edwards, et al. 2015. “Understanding High Wintertime Ozone Pollution Events in an Oil- and Natural Gas-Producing Region of the Western US.” </w:t>
      </w:r>
      <w:r w:rsidRPr="00AC21CF">
        <w:rPr>
          <w:i/>
          <w:iCs/>
        </w:rPr>
        <w:t>Atmospheric Chemistry and Physics</w:t>
      </w:r>
      <w:r w:rsidRPr="00AC21CF">
        <w:t xml:space="preserve"> 15 (1): 411–29. doi:10.5194/acp-15-411-2015.</w:t>
      </w:r>
    </w:p>
    <w:p w14:paraId="74E20378" w14:textId="77777777" w:rsidR="00AC21CF" w:rsidRPr="00AC21CF" w:rsidRDefault="00AC21CF" w:rsidP="00AC21CF">
      <w:pPr>
        <w:pStyle w:val="Bibliography"/>
      </w:pPr>
      <w:r w:rsidRPr="00AC21CF">
        <w:t xml:space="preserve">Akimoto, Hajime, Tatsuya Nagashima, Jie Li, Joshua S. Fu, Dongsheng Ji, Jiani Tan, and Zifa Wang. 2019. “Comparison of Surface Ozone Simulation among Selected Regional Models in MICS-Asia III - Effects of Chemistry and Vertical Transport for the Causes of Difference.” </w:t>
      </w:r>
      <w:r w:rsidRPr="00AC21CF">
        <w:rPr>
          <w:i/>
          <w:iCs/>
        </w:rPr>
        <w:t>ATMOSPHERIC CHEMISTRY AND PHYSICS</w:t>
      </w:r>
      <w:r w:rsidRPr="00AC21CF">
        <w:t xml:space="preserve"> 19 (1): 603–15. doi:10.5194/acp-19-603-2019.</w:t>
      </w:r>
    </w:p>
    <w:p w14:paraId="1DABF86C" w14:textId="77777777" w:rsidR="00AC21CF" w:rsidRPr="00AC21CF" w:rsidRDefault="00AC21CF" w:rsidP="00AC21CF">
      <w:pPr>
        <w:pStyle w:val="Bibliography"/>
      </w:pPr>
      <w:r w:rsidRPr="00AC21CF">
        <w:t xml:space="preserve">Barzeghar, V, P Sarbakhsh, MS Hassanvand, S Faridi, and A Gholampour. 2020. “Long-Term Trend of Ambient Air PM10, PM2.5, and O3 and Their Health Effects in Tabriz City, Iran, during 2006-2017.” </w:t>
      </w:r>
      <w:r w:rsidRPr="00AC21CF">
        <w:rPr>
          <w:i/>
          <w:iCs/>
        </w:rPr>
        <w:t>SUSTAINABLE CITIES AND SOCIETY</w:t>
      </w:r>
      <w:r w:rsidRPr="00AC21CF">
        <w:t xml:space="preserve"> 54 (March). doi:10.1016/j.scs.2019.101988.</w:t>
      </w:r>
    </w:p>
    <w:p w14:paraId="69661B60" w14:textId="77777777" w:rsidR="00AC21CF" w:rsidRPr="00AC21CF" w:rsidRDefault="00AC21CF" w:rsidP="00AC21CF">
      <w:pPr>
        <w:pStyle w:val="Bibliography"/>
      </w:pPr>
      <w:r w:rsidRPr="00AC21CF">
        <w:t xml:space="preserve">Becker, Jacob Sugar. 2021. </w:t>
      </w:r>
      <w:r w:rsidRPr="00AC21CF">
        <w:rPr>
          <w:i/>
          <w:iCs/>
        </w:rPr>
        <w:t>Using Regionalized Air Quality Model Performance and Bayesian Maximum Entropy Data Fusion to Map Global Surface Ozone Concentration and Associated Uncertainty</w:t>
      </w:r>
      <w:r w:rsidRPr="00AC21CF">
        <w:t>.</w:t>
      </w:r>
    </w:p>
    <w:p w14:paraId="0D353168" w14:textId="77777777" w:rsidR="00AC21CF" w:rsidRPr="00AC21CF" w:rsidRDefault="00AC21CF" w:rsidP="00AC21CF">
      <w:pPr>
        <w:pStyle w:val="Bibliography"/>
      </w:pPr>
      <w:r w:rsidRPr="00AC21CF">
        <w:t xml:space="preserve">Blaschke, Thomas, and Helena Merschdorf. 2014. “Geographic Information Science as a Multidisciplinary and Multiparadigmatic Field.” </w:t>
      </w:r>
      <w:r w:rsidRPr="00AC21CF">
        <w:rPr>
          <w:i/>
          <w:iCs/>
        </w:rPr>
        <w:t>Cartography and Geographic Information Science</w:t>
      </w:r>
      <w:r w:rsidRPr="00AC21CF">
        <w:t xml:space="preserve"> 41 (3): 196–213. doi:10.1080/15230406.2014.905755.</w:t>
      </w:r>
    </w:p>
    <w:p w14:paraId="4CB51C1A" w14:textId="77777777" w:rsidR="00AC21CF" w:rsidRPr="00AC21CF" w:rsidRDefault="00AC21CF" w:rsidP="00AC21CF">
      <w:pPr>
        <w:pStyle w:val="Bibliography"/>
      </w:pPr>
      <w:r w:rsidRPr="00AC21CF">
        <w:t xml:space="preserve">Borchert, William, Stephanie T. Grady, Jie Chen, Nicole V. Deville, Charlotte Roscoe, Futu Chen, Carol Mita, et al. 2023. “Air Pollution and Temperature: A Systematic Review of Ubiquitous Environmental Exposures and Sudden Cardiac Death.” </w:t>
      </w:r>
      <w:r w:rsidRPr="00AC21CF">
        <w:rPr>
          <w:i/>
          <w:iCs/>
        </w:rPr>
        <w:t>CURRENT ENVIRONMENTAL HEALTH REPORTS</w:t>
      </w:r>
      <w:r w:rsidRPr="00AC21CF">
        <w:t xml:space="preserve"> 10 (4): 490–500. doi:10.1007/s40572-023-00414-7.</w:t>
      </w:r>
    </w:p>
    <w:p w14:paraId="5B03E98F" w14:textId="77777777" w:rsidR="00AC21CF" w:rsidRPr="00AC21CF" w:rsidRDefault="00AC21CF" w:rsidP="00AC21CF">
      <w:pPr>
        <w:pStyle w:val="Bibliography"/>
      </w:pPr>
      <w:r w:rsidRPr="00AC21CF">
        <w:t xml:space="preserve">Bowdalo, Dene R., Mathew J. Evans, and Eric D. Sofen. 2016. “Spectral Analysis of Atmospheric Composition: Application to Surface Ozone Model-Measurement Comparisons.” </w:t>
      </w:r>
      <w:r w:rsidRPr="00AC21CF">
        <w:rPr>
          <w:i/>
          <w:iCs/>
        </w:rPr>
        <w:t>ATMOSPHERIC CHEMISTRY AND PHYSICS</w:t>
      </w:r>
      <w:r w:rsidRPr="00AC21CF">
        <w:t xml:space="preserve"> 16 (13): 8295–8308. doi:10.5194/acp-16-8295-2016.</w:t>
      </w:r>
    </w:p>
    <w:p w14:paraId="4024042B" w14:textId="77777777" w:rsidR="00AC21CF" w:rsidRPr="00AC21CF" w:rsidRDefault="00AC21CF" w:rsidP="00AC21CF">
      <w:pPr>
        <w:pStyle w:val="Bibliography"/>
      </w:pPr>
      <w:r w:rsidRPr="00AC21CF">
        <w:t xml:space="preserve">Cakaj, Arlinda, Erjon Qorri, Fatimatou Coulibaly, Alessandra De Marco, Evgenios Agathokleous, Stefan Leca, and Pierre Sicard. 2023. “Assessing Surface Ozone Risk to Human Health and Forests over Time in Poland.” </w:t>
      </w:r>
      <w:r w:rsidRPr="00AC21CF">
        <w:rPr>
          <w:i/>
          <w:iCs/>
        </w:rPr>
        <w:t>ATMOSPHERIC ENVIRONMENT</w:t>
      </w:r>
      <w:r w:rsidRPr="00AC21CF">
        <w:t xml:space="preserve"> 309 (September). doi:10.1016/j.atmosenv.2023.119926.</w:t>
      </w:r>
    </w:p>
    <w:p w14:paraId="40C0AAB5" w14:textId="77777777" w:rsidR="00AC21CF" w:rsidRPr="00AC21CF" w:rsidRDefault="00AC21CF" w:rsidP="00AC21CF">
      <w:pPr>
        <w:pStyle w:val="Bibliography"/>
      </w:pPr>
      <w:r w:rsidRPr="00AC21CF">
        <w:t>Centoni, Federico. 2017. “Global Scale Modelling of Ozone Deposition Processes and Interaction between Surface Ozone and Climate Change.”</w:t>
      </w:r>
    </w:p>
    <w:p w14:paraId="3A61A75D" w14:textId="77777777" w:rsidR="00AC21CF" w:rsidRPr="00AC21CF" w:rsidRDefault="00AC21CF" w:rsidP="00AC21CF">
      <w:pPr>
        <w:pStyle w:val="Bibliography"/>
      </w:pPr>
      <w:r w:rsidRPr="00AC21CF">
        <w:t xml:space="preserve">Chapleski, Robert C., Yafen Zhang, Diego Troya, and John R. Morris. 2016. “Heterogeneous Chemistry and Reaction Dynamics of the Atmospheric Oxidants, O3, NO3, and OH, on Organic Surfaces.” </w:t>
      </w:r>
      <w:r w:rsidRPr="00AC21CF">
        <w:rPr>
          <w:i/>
          <w:iCs/>
        </w:rPr>
        <w:t>Chemical Society Reviews</w:t>
      </w:r>
      <w:r w:rsidRPr="00AC21CF">
        <w:t xml:space="preserve"> 45 (13). Royal Society of Chemistry: 3731–46. doi:10.1039/c5cs00375j.</w:t>
      </w:r>
    </w:p>
    <w:p w14:paraId="4F5E6ACF" w14:textId="77777777" w:rsidR="00AC21CF" w:rsidRPr="00AC21CF" w:rsidRDefault="00AC21CF" w:rsidP="00AC21CF">
      <w:pPr>
        <w:pStyle w:val="Bibliography"/>
      </w:pPr>
      <w:r w:rsidRPr="00AC21CF">
        <w:t xml:space="preserve">Chen, Gongbo, Jiang Chen, Guang-hui Dong, Bo-yi Yang, Yisi Liu, Tianjun Lu, Pei Yu, Yuming Guo, and Shanshan Li. 2021. “Improving Satellite-Based </w:t>
      </w:r>
      <w:r w:rsidRPr="00AC21CF">
        <w:lastRenderedPageBreak/>
        <w:t xml:space="preserve">Estimation of Surface Ozone across China during 2008-2019 Using Iterative Random Forest Model and High-Resolution Grid Meteorological Data.” </w:t>
      </w:r>
      <w:r w:rsidRPr="00AC21CF">
        <w:rPr>
          <w:i/>
          <w:iCs/>
        </w:rPr>
        <w:t>SUSTAINABLE CITIES AND SOCIETY</w:t>
      </w:r>
      <w:r w:rsidRPr="00AC21CF">
        <w:t xml:space="preserve"> 69 (June). doi:10.1016/j.scs.2021.102807.</w:t>
      </w:r>
    </w:p>
    <w:p w14:paraId="743460BC" w14:textId="77777777" w:rsidR="00AC21CF" w:rsidRPr="00AC21CF" w:rsidRDefault="00AC21CF" w:rsidP="00AC21CF">
      <w:pPr>
        <w:pStyle w:val="Bibliography"/>
      </w:pPr>
      <w:r w:rsidRPr="00AC21CF">
        <w:t xml:space="preserve">Chen, Xueyao, Zhige Wang, Yulin Shangguan, Jie Yu, Bifeng Hu, Qiaohui Shen, Jie Xue, Xianglin Zhang, and Zhou Shi. 2023. “Estimating Monthly Surface Ozone Using Multi-Source Satellite Products in China Based on Deep Forest Model.” </w:t>
      </w:r>
      <w:r w:rsidRPr="00AC21CF">
        <w:rPr>
          <w:i/>
          <w:iCs/>
        </w:rPr>
        <w:t>ATMOSPHERIC ENVIRONMENT</w:t>
      </w:r>
      <w:r w:rsidRPr="00AC21CF">
        <w:t xml:space="preserve"> 307 (August). doi:10.1016/j.atmosenv.2023.119819.</w:t>
      </w:r>
    </w:p>
    <w:p w14:paraId="18700ED3" w14:textId="77777777" w:rsidR="00AC21CF" w:rsidRPr="00AC21CF" w:rsidRDefault="00AC21CF" w:rsidP="00AC21CF">
      <w:pPr>
        <w:pStyle w:val="Bibliography"/>
      </w:pPr>
      <w:r w:rsidRPr="00AC21CF">
        <w:t xml:space="preserve">Engardt, Magnuz. 2008. “Modelling of Near-Surface Ozone over South Asia.” </w:t>
      </w:r>
      <w:r w:rsidRPr="00AC21CF">
        <w:rPr>
          <w:i/>
          <w:iCs/>
        </w:rPr>
        <w:t>JOURNAL OF ATMOSPHERIC CHEMISTRY</w:t>
      </w:r>
      <w:r w:rsidRPr="00AC21CF">
        <w:t xml:space="preserve"> 59 (1): 61–80. doi:10.1007/s10874-008-9096-z.</w:t>
      </w:r>
    </w:p>
    <w:p w14:paraId="1DF57851" w14:textId="77777777" w:rsidR="00AC21CF" w:rsidRPr="00AC21CF" w:rsidRDefault="00AC21CF" w:rsidP="00AC21CF">
      <w:pPr>
        <w:pStyle w:val="Bibliography"/>
      </w:pPr>
      <w:r w:rsidRPr="00AC21CF">
        <w:t xml:space="preserve">Flynn, MT, EJ Mattson, DA Jaffe, and LE Gratz. 2021. “Spatial Patterns in Summertime Surface Ozone in the Southern Front Range of the US Rocky Mountains.” </w:t>
      </w:r>
      <w:r w:rsidRPr="00AC21CF">
        <w:rPr>
          <w:i/>
          <w:iCs/>
        </w:rPr>
        <w:t>ELEMENTA-SCIENCE OF THE ANTHROPOCENE</w:t>
      </w:r>
      <w:r w:rsidRPr="00AC21CF">
        <w:t xml:space="preserve"> 9 (1). doi:10.1525/elementa.2020.00104.</w:t>
      </w:r>
    </w:p>
    <w:p w14:paraId="6D156FB9" w14:textId="77777777" w:rsidR="00AC21CF" w:rsidRPr="00AC21CF" w:rsidRDefault="00AC21CF" w:rsidP="00AC21CF">
      <w:pPr>
        <w:pStyle w:val="Bibliography"/>
      </w:pPr>
      <w:r w:rsidRPr="00AC21CF">
        <w:t xml:space="preserve">Fuller, Richard, Philip J Landrigan, Kalpana Balakrishnan, Glynda Bathan, Stephan Bose-O’Reilly, Michael Brauer, Jack Caravanos, et al. 2022. “Pollution and Health: A Progress Update.” </w:t>
      </w:r>
      <w:r w:rsidRPr="00AC21CF">
        <w:rPr>
          <w:i/>
          <w:iCs/>
        </w:rPr>
        <w:t>The Lancet Planetary Health</w:t>
      </w:r>
      <w:r w:rsidRPr="00AC21CF">
        <w:t xml:space="preserve"> 6 (6): e535–47. doi:10.1016/S2542-5196(22)00090-0.</w:t>
      </w:r>
    </w:p>
    <w:p w14:paraId="6A6C042A" w14:textId="77777777" w:rsidR="00AC21CF" w:rsidRPr="00AC21CF" w:rsidRDefault="00AC21CF" w:rsidP="00AC21CF">
      <w:pPr>
        <w:pStyle w:val="Bibliography"/>
      </w:pPr>
      <w:r w:rsidRPr="00AC21CF">
        <w:t xml:space="preserve">Goodchild, Michael F. 2009. “Geographic Information Systems and Science: Today and Tomorrow.” </w:t>
      </w:r>
      <w:r w:rsidRPr="00AC21CF">
        <w:rPr>
          <w:i/>
          <w:iCs/>
        </w:rPr>
        <w:t>Annals of GIS</w:t>
      </w:r>
      <w:r w:rsidRPr="00AC21CF">
        <w:t xml:space="preserve"> 15 (1): 3–9. doi:10.1080/19475680903250715.</w:t>
      </w:r>
    </w:p>
    <w:p w14:paraId="4CE8B81E" w14:textId="77777777" w:rsidR="00AC21CF" w:rsidRPr="00AC21CF" w:rsidRDefault="00AC21CF" w:rsidP="00AC21CF">
      <w:pPr>
        <w:pStyle w:val="Bibliography"/>
      </w:pPr>
      <w:r w:rsidRPr="00AC21CF">
        <w:t xml:space="preserve">———. 2018. “Mapping Across Academia.” </w:t>
      </w:r>
      <w:r w:rsidRPr="00AC21CF">
        <w:rPr>
          <w:i/>
          <w:iCs/>
        </w:rPr>
        <w:t>The AAG Review of Books</w:t>
      </w:r>
      <w:r w:rsidRPr="00AC21CF">
        <w:t xml:space="preserve"> 6 (2). Informa UK Limited: 115–17. doi:10.1080/2325548x.2018.1402278.</w:t>
      </w:r>
    </w:p>
    <w:p w14:paraId="16EC3037" w14:textId="77777777" w:rsidR="00AC21CF" w:rsidRPr="00AC21CF" w:rsidRDefault="00AC21CF" w:rsidP="00AC21CF">
      <w:pPr>
        <w:pStyle w:val="Bibliography"/>
      </w:pPr>
      <w:r w:rsidRPr="00AC21CF">
        <w:t xml:space="preserve">Greenough, P. Gregg, and Erica L. Nelson. 2019. “Beyond Mapping: A Case for Geospatial Analytics in Humanitarian Health.” </w:t>
      </w:r>
      <w:r w:rsidRPr="00AC21CF">
        <w:rPr>
          <w:i/>
          <w:iCs/>
        </w:rPr>
        <w:t>Conflict and Health</w:t>
      </w:r>
      <w:r w:rsidRPr="00AC21CF">
        <w:t xml:space="preserve"> 13 (1): 50. doi:10.1186/s13031-019-0234-9.</w:t>
      </w:r>
    </w:p>
    <w:p w14:paraId="7E02753C" w14:textId="77777777" w:rsidR="00AC21CF" w:rsidRPr="00AC21CF" w:rsidRDefault="00AC21CF" w:rsidP="00AC21CF">
      <w:pPr>
        <w:pStyle w:val="Bibliography"/>
      </w:pPr>
      <w:r w:rsidRPr="00AC21CF">
        <w:t xml:space="preserve">Hakim, Zainab Q., Scott Archer-Nicholls, Gufran Beig, Gerd A. Folberth, Kengo Sudo, Nathan Luke Abraham, Sachin Ghude, Daven K. Henze, and Alexander T. Archibald. 2019. “Evaluation of Tropospheric Ozone and Ozone Precursors in Simulations from the HTAPII and CCMI Model Intercomparisons – a Focus on the Indian Subcontinent.” </w:t>
      </w:r>
      <w:r w:rsidRPr="00AC21CF">
        <w:rPr>
          <w:i/>
          <w:iCs/>
        </w:rPr>
        <w:t>Atmospheric Chemistry and Physics</w:t>
      </w:r>
      <w:r w:rsidRPr="00AC21CF">
        <w:t xml:space="preserve"> 19 (9). Copernicus GmbH: 6437–58. doi:10.5194/acp-19-6437-2019.</w:t>
      </w:r>
    </w:p>
    <w:p w14:paraId="3F587509" w14:textId="77777777" w:rsidR="00AC21CF" w:rsidRPr="00AC21CF" w:rsidRDefault="00AC21CF" w:rsidP="00AC21CF">
      <w:pPr>
        <w:pStyle w:val="Bibliography"/>
      </w:pPr>
      <w:r w:rsidRPr="00AC21CF">
        <w:t xml:space="preserve">Hou, XS, XQ Wang, SY Cheng, HY Qi, CD Wang, and ZJ Huang. 2024. “Elucidating Transport Dynamics and Regional Division of PM2.5 and O3 in China Using an Advanced Network Model.” </w:t>
      </w:r>
      <w:r w:rsidRPr="00AC21CF">
        <w:rPr>
          <w:i/>
          <w:iCs/>
        </w:rPr>
        <w:t>ENVIRONMENT INTERNATIONAL</w:t>
      </w:r>
      <w:r w:rsidRPr="00AC21CF">
        <w:t xml:space="preserve"> 188 (June). doi:10.1016/j.envint.2024.108731.</w:t>
      </w:r>
    </w:p>
    <w:p w14:paraId="3F8EA606" w14:textId="77777777" w:rsidR="00AC21CF" w:rsidRPr="00AC21CF" w:rsidRDefault="00AC21CF" w:rsidP="00AC21CF">
      <w:pPr>
        <w:pStyle w:val="Bibliography"/>
      </w:pPr>
      <w:r w:rsidRPr="00AC21CF">
        <w:t xml:space="preserve">Hu, Xiaomin, Jing Zhang, Wenhao Xue, Lihua Zhou, Yunfei Che, and Tian Han. 2022. “Estimation of the Near-Surface Ozone Concentration with Full Spatiotemporal Coverage across the Beijing-Tianjin-Hebei Region Based on Extreme Gradient Boosting Combined with a WRF-Chem Model.” </w:t>
      </w:r>
      <w:r w:rsidRPr="00AC21CF">
        <w:rPr>
          <w:i/>
          <w:iCs/>
        </w:rPr>
        <w:t>ATMOSPHERE</w:t>
      </w:r>
      <w:r w:rsidRPr="00AC21CF">
        <w:t xml:space="preserve"> 13 (4). doi:10.3390/atmos13040632.</w:t>
      </w:r>
    </w:p>
    <w:p w14:paraId="5E840028" w14:textId="77777777" w:rsidR="00AC21CF" w:rsidRPr="00AC21CF" w:rsidRDefault="00AC21CF" w:rsidP="00AC21CF">
      <w:pPr>
        <w:pStyle w:val="Bibliography"/>
      </w:pPr>
      <w:r w:rsidRPr="00AC21CF">
        <w:lastRenderedPageBreak/>
        <w:t xml:space="preserve">Jacob, D. 2000. “Heterogeneous Chemistry and Tropospheric Ozone.” </w:t>
      </w:r>
      <w:r w:rsidRPr="00AC21CF">
        <w:rPr>
          <w:i/>
          <w:iCs/>
        </w:rPr>
        <w:t>Atmospheric Environment</w:t>
      </w:r>
      <w:r w:rsidRPr="00AC21CF">
        <w:t xml:space="preserve"> 34 (12–14): 2131–59. doi:10.1016/S1352-2310(99)00462-8.</w:t>
      </w:r>
    </w:p>
    <w:p w14:paraId="0906DF6B" w14:textId="77777777" w:rsidR="00AC21CF" w:rsidRPr="00AC21CF" w:rsidRDefault="00AC21CF" w:rsidP="00AC21CF">
      <w:pPr>
        <w:pStyle w:val="Bibliography"/>
      </w:pPr>
      <w:r w:rsidRPr="00AC21CF">
        <w:t xml:space="preserve">Jerrett, Michael, Sara Gale, and Caitlin Kontgis. 2010. “Spatial Modeling in Environmental and Public Health Research.” </w:t>
      </w:r>
      <w:r w:rsidRPr="00AC21CF">
        <w:rPr>
          <w:i/>
          <w:iCs/>
        </w:rPr>
        <w:t>International Journal of Environmental Research and Public Health</w:t>
      </w:r>
      <w:r w:rsidRPr="00AC21CF">
        <w:t xml:space="preserve"> 7 (4): 1302–29. doi:10.3390/ijerph7041302.</w:t>
      </w:r>
    </w:p>
    <w:p w14:paraId="67B5BA06" w14:textId="77777777" w:rsidR="00AC21CF" w:rsidRPr="00AC21CF" w:rsidRDefault="00AC21CF" w:rsidP="00AC21CF">
      <w:pPr>
        <w:pStyle w:val="Bibliography"/>
      </w:pPr>
      <w:r w:rsidRPr="00AC21CF">
        <w:t xml:space="preserve">Kong, SJ, T Wang, F Li, JJ Yan, and ZG Qu. 2023. “Unraveling Spatiotemporal Patterns and Multiple Driving Factors of Surface Ozone across China and Its Urban Agglomerations Management Strategies.” </w:t>
      </w:r>
      <w:r w:rsidRPr="00AC21CF">
        <w:rPr>
          <w:i/>
          <w:iCs/>
        </w:rPr>
        <w:t>FRONTIERS IN ECOLOGY AND EVOLUTION</w:t>
      </w:r>
      <w:r w:rsidRPr="00AC21CF">
        <w:t xml:space="preserve"> 11 (June). doi:10.3389/fevo.2023.1103503.</w:t>
      </w:r>
    </w:p>
    <w:p w14:paraId="41AE7430" w14:textId="77777777" w:rsidR="00AC21CF" w:rsidRPr="00AC21CF" w:rsidRDefault="00AC21CF" w:rsidP="00AC21CF">
      <w:pPr>
        <w:pStyle w:val="Bibliography"/>
      </w:pPr>
      <w:r w:rsidRPr="00AC21CF">
        <w:t xml:space="preserve">Liang, Ciao-Kai, J. Jason West, Raquel A. Silva, Huisheng Bian, Mian Chin, Yanko Davila, Frank J. Dentener, et al. 2018. “HTAP2 Multi-Model Estimates of Premature Human Mortality Due to Intercontinental Transport of Air Pollution and Emission Sectors.” </w:t>
      </w:r>
      <w:r w:rsidRPr="00AC21CF">
        <w:rPr>
          <w:i/>
          <w:iCs/>
        </w:rPr>
        <w:t>Atmospheric Chemistry and Physics</w:t>
      </w:r>
      <w:r w:rsidRPr="00AC21CF">
        <w:t xml:space="preserve"> 18 (14). Copernicus GmbH: 10497–520. doi:10.5194/acp-18-10497-2018.</w:t>
      </w:r>
    </w:p>
    <w:p w14:paraId="5CAC2084" w14:textId="77777777" w:rsidR="00AC21CF" w:rsidRPr="00AC21CF" w:rsidRDefault="00AC21CF" w:rsidP="00AC21CF">
      <w:pPr>
        <w:pStyle w:val="Bibliography"/>
      </w:pPr>
      <w:r w:rsidRPr="00AC21CF">
        <w:t xml:space="preserve">Liu, S, WH Zhao, LJ Li, JN Jin, TZ Li, HT Xu, and WJ Zhao. 2023. “Meteorological Mechanisms of Regional PM2.5 and O3 Transport in the North China Plain Driven by the East Asian Monsoon.” </w:t>
      </w:r>
      <w:r w:rsidRPr="00AC21CF">
        <w:rPr>
          <w:i/>
          <w:iCs/>
        </w:rPr>
        <w:t>ATMOSPHERIC POLLUTION RESEARCH</w:t>
      </w:r>
      <w:r w:rsidRPr="00AC21CF">
        <w:t xml:space="preserve"> 14 (1). doi:10.1016/j.apr.2022.101638.</w:t>
      </w:r>
    </w:p>
    <w:p w14:paraId="526841F1" w14:textId="77777777" w:rsidR="00AC21CF" w:rsidRPr="00AC21CF" w:rsidRDefault="00AC21CF" w:rsidP="00AC21CF">
      <w:pPr>
        <w:pStyle w:val="Bibliography"/>
      </w:pPr>
      <w:r w:rsidRPr="00AC21CF">
        <w:t xml:space="preserve">Lo, KC, WH Cheng, C Lin, CH Hung, CS Yuan, and YL Tseng. 2024. “Elevated Surface Ozone Concentration Caused by Subtropical Cyclones and Topographical Effect: Model Simulation and Field Measurement.” </w:t>
      </w:r>
      <w:r w:rsidRPr="00AC21CF">
        <w:rPr>
          <w:i/>
          <w:iCs/>
        </w:rPr>
        <w:t>URBAN CLIMATE</w:t>
      </w:r>
      <w:r w:rsidRPr="00AC21CF">
        <w:t xml:space="preserve"> 57 (September). doi:10.1016/j.uclim.2024.102093.</w:t>
      </w:r>
    </w:p>
    <w:p w14:paraId="04B69A2A" w14:textId="77777777" w:rsidR="00AC21CF" w:rsidRPr="00AC21CF" w:rsidRDefault="00AC21CF" w:rsidP="00AC21CF">
      <w:pPr>
        <w:pStyle w:val="Bibliography"/>
      </w:pPr>
      <w:r w:rsidRPr="00AC21CF">
        <w:t xml:space="preserve">Lokuge, Nimanthika, and Sven Anders. 2022. “Carbon Credit Systems in Agriculture: A Review of Literature.” </w:t>
      </w:r>
      <w:r w:rsidRPr="00AC21CF">
        <w:rPr>
          <w:i/>
          <w:iCs/>
        </w:rPr>
        <w:t>The School of Public Policy Publications</w:t>
      </w:r>
      <w:r w:rsidRPr="00AC21CF">
        <w:t>, April. The School of Public Policy Publications, Vol. 15 No. 1 (2022). doi:10.11575/SPPP.V15I1.74591.</w:t>
      </w:r>
    </w:p>
    <w:p w14:paraId="6C44E80A" w14:textId="77777777" w:rsidR="00AC21CF" w:rsidRPr="00AC21CF" w:rsidRDefault="00AC21CF" w:rsidP="00AC21CF">
      <w:pPr>
        <w:pStyle w:val="Bibliography"/>
      </w:pPr>
      <w:r w:rsidRPr="00AC21CF">
        <w:t xml:space="preserve">Lyons, Timothy W., Christopher T. Reinhard, and Noah J. Planavsky. 2014. “The Rise of Oxygen in Earth’s Early Ocean and Atmosphere.” </w:t>
      </w:r>
      <w:r w:rsidRPr="00AC21CF">
        <w:rPr>
          <w:i/>
          <w:iCs/>
        </w:rPr>
        <w:t>Nature</w:t>
      </w:r>
      <w:r w:rsidRPr="00AC21CF">
        <w:t xml:space="preserve"> 506 (7488): 307–15. doi:10.1038/nature13068.</w:t>
      </w:r>
    </w:p>
    <w:p w14:paraId="2A86BCF9" w14:textId="77777777" w:rsidR="00AC21CF" w:rsidRPr="00AC21CF" w:rsidRDefault="00AC21CF" w:rsidP="00AC21CF">
      <w:pPr>
        <w:pStyle w:val="Bibliography"/>
      </w:pPr>
      <w:r w:rsidRPr="00AC21CF">
        <w:t xml:space="preserve">Meng, Kai, Tianliang Zhao, Xiangde Xu, Zhongjie Zhang, Yongqing Bai, Yannan Hu, Yang Zhao, Xiao Zhang, and Yushan Xin. 2022. “Influence of Stratosphere-to-Troposphere Transport on Summertime Surface O3 Changes in North China Plain in 2019.” </w:t>
      </w:r>
      <w:r w:rsidRPr="00AC21CF">
        <w:rPr>
          <w:i/>
          <w:iCs/>
        </w:rPr>
        <w:t>Atmospheric Research</w:t>
      </w:r>
      <w:r w:rsidRPr="00AC21CF">
        <w:t xml:space="preserve"> 276 (October). Elsevier B.V.: N.PAG-N.PAG. doi:10.1016/j.atmosres.2022.106271.</w:t>
      </w:r>
    </w:p>
    <w:p w14:paraId="0E0C6152" w14:textId="77777777" w:rsidR="00AC21CF" w:rsidRPr="00AC21CF" w:rsidRDefault="00AC21CF" w:rsidP="00AC21CF">
      <w:pPr>
        <w:pStyle w:val="Bibliography"/>
      </w:pPr>
      <w:r w:rsidRPr="00AC21CF">
        <w:t>Nawaz, M. Omar. 2023. “An Adjoint Sensitivity Framework for Public Health: The Sources of Air Pollution and Their Current and Future Impacts at Both the Urban and National Scale.” Dissertation, University of Colorado, Boulder. https://scholar.colorado.edu/concern/graduate_thesis_or_dissertations/q237ht48v.</w:t>
      </w:r>
    </w:p>
    <w:p w14:paraId="0BFE377F" w14:textId="77777777" w:rsidR="00AC21CF" w:rsidRPr="00AC21CF" w:rsidRDefault="00AC21CF" w:rsidP="00AC21CF">
      <w:pPr>
        <w:pStyle w:val="Bibliography"/>
      </w:pPr>
      <w:r w:rsidRPr="00AC21CF">
        <w:t xml:space="preserve">Northeim, K, C Tiwari, and J Oppong. 2021. “Surface Ozone Monitoring and Policy: A Geospatial Decision Support Tool for Suitable Location of Monitoring Stations in Urban Areas.” </w:t>
      </w:r>
      <w:r w:rsidRPr="00AC21CF">
        <w:rPr>
          <w:i/>
          <w:iCs/>
        </w:rPr>
        <w:t>ENVIRONMENTAL SCIENCE &amp; POLICY</w:t>
      </w:r>
      <w:r w:rsidRPr="00AC21CF">
        <w:t xml:space="preserve"> 126 (December): 48–59. doi:10.1016/j.envsci.2021.09.011.</w:t>
      </w:r>
    </w:p>
    <w:p w14:paraId="32A3B929" w14:textId="77777777" w:rsidR="00AC21CF" w:rsidRPr="00AC21CF" w:rsidRDefault="00AC21CF" w:rsidP="00AC21CF">
      <w:pPr>
        <w:pStyle w:val="Bibliography"/>
      </w:pPr>
      <w:r w:rsidRPr="00AC21CF">
        <w:lastRenderedPageBreak/>
        <w:t xml:space="preserve">Probst, Benedict S., Malte Toetzke, Andreas Kontoleon, Laura Díaz Anadón, Jan C. Minx, Barbara K. Haya, Lambert Schneider, et al. 2024. “Systematic Assessment of the Achieved Emission Reductions of Carbon Crediting Projects.” </w:t>
      </w:r>
      <w:r w:rsidRPr="00AC21CF">
        <w:rPr>
          <w:i/>
          <w:iCs/>
        </w:rPr>
        <w:t>Nature Communications</w:t>
      </w:r>
      <w:r w:rsidRPr="00AC21CF">
        <w:t xml:space="preserve"> 15 (1). Springer Science and Business Media LLC. doi:10.1038/s41467-024-53645-z.</w:t>
      </w:r>
    </w:p>
    <w:p w14:paraId="4E03324F" w14:textId="77777777" w:rsidR="00AC21CF" w:rsidRPr="00AC21CF" w:rsidRDefault="00AC21CF" w:rsidP="00AC21CF">
      <w:pPr>
        <w:pStyle w:val="Bibliography"/>
      </w:pPr>
      <w:r w:rsidRPr="00AC21CF">
        <w:t xml:space="preserve">Schell, B, IJ Ackemann, and H Hass. 2002. “Reformulated and Alternative Fuels: Modeled Impacts on Regional Air Quality with Special Emphasis on Surface Ozone Concentration.” </w:t>
      </w:r>
      <w:r w:rsidRPr="00AC21CF">
        <w:rPr>
          <w:i/>
          <w:iCs/>
        </w:rPr>
        <w:t>ENVIRONMENTAL SCIENCE &amp; TECHNOLOGY</w:t>
      </w:r>
      <w:r w:rsidRPr="00AC21CF">
        <w:t xml:space="preserve"> 36 (14): 3147–56. doi:10.1021/es015817m.</w:t>
      </w:r>
    </w:p>
    <w:p w14:paraId="6BADE76C" w14:textId="77777777" w:rsidR="00AC21CF" w:rsidRPr="00AC21CF" w:rsidRDefault="00AC21CF" w:rsidP="00AC21CF">
      <w:pPr>
        <w:pStyle w:val="Bibliography"/>
      </w:pPr>
      <w:r w:rsidRPr="00AC21CF">
        <w:t xml:space="preserve">Schlink, Uwe, Olf Herbarth, Matthias Richter, Stephen Dorling, Giuseppe Nunnari, Gavin Cawley, and Emil Pelikan. 2006. “Statistical Models to Assess the Health Effects and to Forecast Ground-Level Ozone.” </w:t>
      </w:r>
      <w:r w:rsidRPr="00AC21CF">
        <w:rPr>
          <w:i/>
          <w:iCs/>
        </w:rPr>
        <w:t>Environmental Modelling &amp; Software</w:t>
      </w:r>
      <w:r w:rsidRPr="00AC21CF">
        <w:t xml:space="preserve"> 21 (4): 547–58. doi:10.1016/j.envsoft.2004.12.002.</w:t>
      </w:r>
    </w:p>
    <w:p w14:paraId="09941B90" w14:textId="77777777" w:rsidR="00AC21CF" w:rsidRPr="00AC21CF" w:rsidRDefault="00AC21CF" w:rsidP="00AC21CF">
      <w:pPr>
        <w:pStyle w:val="Bibliography"/>
      </w:pPr>
      <w:r w:rsidRPr="00AC21CF">
        <w:t xml:space="preserve">Shah, Sachi, Tvisha Modi, Janki Kanakia, Esha Shah, Kayvan Shah, and Archana Nanade. 2024. “A Comprehensive Approach to Unify Carbon Registries Data Access.” In </w:t>
      </w:r>
      <w:r w:rsidRPr="00AC21CF">
        <w:rPr>
          <w:i/>
          <w:iCs/>
        </w:rPr>
        <w:t>2024 OITS International Conference on Information Technology (OCIT)</w:t>
      </w:r>
      <w:r w:rsidRPr="00AC21CF">
        <w:t>, 525–29. Vijayawada, India: IEEE. doi:10.1109/ocit65031.2024.00097.</w:t>
      </w:r>
    </w:p>
    <w:p w14:paraId="11F22A93" w14:textId="77777777" w:rsidR="00AC21CF" w:rsidRPr="00AC21CF" w:rsidRDefault="00AC21CF" w:rsidP="00AC21CF">
      <w:pPr>
        <w:pStyle w:val="Bibliography"/>
      </w:pPr>
      <w:r w:rsidRPr="00AC21CF">
        <w:t xml:space="preserve">Sperling, Erik A., Thomas H. Boag, Murray I. Duncan, Cecilia R. Endriga, J. Andres Marquez, Daniel B. Mills, Pedro M. Monarrez, Judith A. Sclafani, Richard G. Stockey, and Jonathan L. Payne. 2022. “Breathless through Time: Oxygen and Animals across Earth’s History.” </w:t>
      </w:r>
      <w:r w:rsidRPr="00AC21CF">
        <w:rPr>
          <w:i/>
          <w:iCs/>
        </w:rPr>
        <w:t>The Biological Bulletin</w:t>
      </w:r>
      <w:r w:rsidRPr="00AC21CF">
        <w:t xml:space="preserve"> 243 (2): 184–206. doi:10.1086/721754.</w:t>
      </w:r>
    </w:p>
    <w:p w14:paraId="1257F2EA" w14:textId="77777777" w:rsidR="00AC21CF" w:rsidRPr="00AC21CF" w:rsidRDefault="00AC21CF" w:rsidP="00AC21CF">
      <w:pPr>
        <w:pStyle w:val="Bibliography"/>
      </w:pPr>
      <w:r w:rsidRPr="00AC21CF">
        <w:t xml:space="preserve">Staehle, Christoph, Harald E. Rieder, and Arlene M. Fiore. 2023. “Technical Note: An Assessment of the Performance of Statistical Bias Correction Techniques for Global Chemistry-Climate Model Surface Ozone Fields.” </w:t>
      </w:r>
      <w:r w:rsidRPr="00AC21CF">
        <w:rPr>
          <w:i/>
          <w:iCs/>
        </w:rPr>
        <w:t>EGUsphere</w:t>
      </w:r>
      <w:r w:rsidRPr="00AC21CF">
        <w:t>, November, 1–21. doi:10.5194/egusphere-2023-2743.</w:t>
      </w:r>
    </w:p>
    <w:p w14:paraId="530EC69C" w14:textId="77777777" w:rsidR="00AC21CF" w:rsidRPr="00AC21CF" w:rsidRDefault="00AC21CF" w:rsidP="00AC21CF">
      <w:pPr>
        <w:pStyle w:val="Bibliography"/>
      </w:pPr>
      <w:r w:rsidRPr="00AC21CF">
        <w:t xml:space="preserve">Tanimoto, H., Y. Sawa, S. Yonemura, K. Yumimoto, H. Matsueda, I. Uno, T. Hayasaka, et al. 2008. “Diagnosing Recent CO Emissions and Springtime O3 Evolution in East Asia Using Coordinated Ground-Based Observations of O3 and CO during the East Asian Regional Experiment (EAREX) 2005 Campaign.” </w:t>
      </w:r>
      <w:r w:rsidRPr="00AC21CF">
        <w:rPr>
          <w:i/>
          <w:iCs/>
        </w:rPr>
        <w:t>Atmospheric Chemistry &amp; Physics Discussions</w:t>
      </w:r>
      <w:r w:rsidRPr="00AC21CF">
        <w:t xml:space="preserve"> 8 (1). Copernicus Gesellschaft mbH: 3525–61. doi:10.5194/acpd-8-3525-2008.</w:t>
      </w:r>
    </w:p>
    <w:p w14:paraId="78E63313" w14:textId="77777777" w:rsidR="00AC21CF" w:rsidRPr="00AC21CF" w:rsidRDefault="00AC21CF" w:rsidP="00AC21CF">
      <w:pPr>
        <w:pStyle w:val="Bibliography"/>
      </w:pPr>
      <w:r w:rsidRPr="00AC21CF">
        <w:t xml:space="preserve">Trouwloon, Danick, Charlotte Streck, Thiago Chagas, and Glenpherd Martinus. 2023. “Understanding the Use of Carbon Credits by Companies: A Review of the Defining Elements of Corporate Climate Claims.” </w:t>
      </w:r>
      <w:r w:rsidRPr="00AC21CF">
        <w:rPr>
          <w:i/>
          <w:iCs/>
        </w:rPr>
        <w:t>Global Challenges (Hoboken, NJ)</w:t>
      </w:r>
      <w:r w:rsidRPr="00AC21CF">
        <w:t xml:space="preserve"> 7 (4): 2200158. doi:10.1002/gch2.202200158.</w:t>
      </w:r>
    </w:p>
    <w:p w14:paraId="32424907" w14:textId="77777777" w:rsidR="00AC21CF" w:rsidRPr="00AC21CF" w:rsidRDefault="00AC21CF" w:rsidP="00AC21CF">
      <w:pPr>
        <w:pStyle w:val="Bibliography"/>
      </w:pPr>
      <w:r w:rsidRPr="00AC21CF">
        <w:t xml:space="preserve">Venkanna, R, GN Nikhil, TS Rao, PR Sinha, and YV Swamy. 2015. “Environmental Monitoring of Surface Ozone and Other Trace Gases over Different Time Scales: Chemistry, Transport and Modeling.” </w:t>
      </w:r>
      <w:r w:rsidRPr="00AC21CF">
        <w:rPr>
          <w:i/>
          <w:iCs/>
        </w:rPr>
        <w:t>INTERNATIONAL JOURNAL OF ENVIRONMENTAL SCIENCE AND TECHNOLOGY</w:t>
      </w:r>
      <w:r w:rsidRPr="00AC21CF">
        <w:t xml:space="preserve"> 12 (5): 1749–58. doi:10.1007/s13762-014-0537-8.</w:t>
      </w:r>
    </w:p>
    <w:p w14:paraId="7294349D" w14:textId="65F6D63D" w:rsidR="00AC21CF" w:rsidRPr="00E0133D" w:rsidRDefault="00AC21CF" w:rsidP="00AC21CF">
      <w:pPr>
        <w:pStyle w:val="Bibliography"/>
        <w:rPr>
          <w:szCs w:val="24"/>
        </w:rPr>
      </w:pPr>
      <w:r w:rsidRPr="00AC21CF">
        <w:t xml:space="preserve">Yin, CQ, XJ Deng, Y Zou, F Solmon, F Li, and T Deng. 2019. “Trend Analysis of Surface Ozone at Suburban Guangzhou, China.” </w:t>
      </w:r>
      <w:r w:rsidRPr="00AC21CF">
        <w:rPr>
          <w:i/>
          <w:iCs/>
        </w:rPr>
        <w:t>SCIENCE OF THE TOTAL ENVIRONMENT</w:t>
      </w:r>
      <w:r w:rsidRPr="00AC21CF">
        <w:t xml:space="preserve"> 695 (December). doi:10.1016/j.scitotenv.2019.133880.</w:t>
      </w:r>
      <w:r>
        <w:rPr>
          <w:szCs w:val="24"/>
        </w:rPr>
        <w:fldChar w:fldCharType="end"/>
      </w:r>
    </w:p>
    <w:sectPr w:rsidR="00AC21CF" w:rsidRPr="00E0133D" w:rsidSect="00E0133D">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Ryan Erickson" w:date="2025-07-28T16:05:00Z" w:initials="RE">
    <w:p w14:paraId="7CEAF2A2" w14:textId="77777777" w:rsidR="00054D42" w:rsidRDefault="00054D42" w:rsidP="00054D42">
      <w:pPr>
        <w:pStyle w:val="CommentText"/>
      </w:pPr>
      <w:r>
        <w:rPr>
          <w:rStyle w:val="CommentReference"/>
        </w:rPr>
        <w:annotationRef/>
      </w:r>
      <w:r>
        <w:t>Adding health stuff here for organ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EAF2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D1076B" w16cex:dateUtc="2025-07-28T2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EAF2A2" w16cid:durableId="0DD107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697630" w14:textId="77777777" w:rsidR="00787440" w:rsidRDefault="00787440" w:rsidP="00E0133D">
      <w:r>
        <w:separator/>
      </w:r>
    </w:p>
  </w:endnote>
  <w:endnote w:type="continuationSeparator" w:id="0">
    <w:p w14:paraId="0309823B" w14:textId="77777777" w:rsidR="00787440" w:rsidRDefault="00787440" w:rsidP="00E013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9185544"/>
      <w:docPartObj>
        <w:docPartGallery w:val="Page Numbers (Bottom of Page)"/>
        <w:docPartUnique/>
      </w:docPartObj>
    </w:sdtPr>
    <w:sdtEndPr>
      <w:rPr>
        <w:noProof/>
      </w:rPr>
    </w:sdtEndPr>
    <w:sdtContent>
      <w:p w14:paraId="38EAF1ED" w14:textId="1DC6A16C" w:rsidR="00E0133D" w:rsidRDefault="00E013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11CD34" w14:textId="77777777" w:rsidR="00E0133D" w:rsidRDefault="00E013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3F0694" w14:textId="77777777" w:rsidR="00787440" w:rsidRDefault="00787440" w:rsidP="00E0133D">
      <w:r>
        <w:separator/>
      </w:r>
    </w:p>
  </w:footnote>
  <w:footnote w:type="continuationSeparator" w:id="0">
    <w:p w14:paraId="43FA903B" w14:textId="77777777" w:rsidR="00787440" w:rsidRDefault="00787440" w:rsidP="00E0133D">
      <w:r>
        <w:continuationSeparator/>
      </w:r>
    </w:p>
  </w:footnote>
  <w:footnote w:id="1">
    <w:p w14:paraId="0620E680" w14:textId="77777777" w:rsidR="00E0133D" w:rsidRPr="00E0133D" w:rsidRDefault="00E0133D" w:rsidP="00E0133D">
      <w:pPr>
        <w:pStyle w:val="FootnoteText"/>
        <w:rPr>
          <w:i w:val="0"/>
          <w:iCs/>
        </w:rPr>
      </w:pPr>
      <w:r w:rsidRPr="00E0133D">
        <w:rPr>
          <w:rStyle w:val="FootnoteReference"/>
          <w:i w:val="0"/>
          <w:iCs/>
        </w:rPr>
        <w:footnoteRef/>
      </w:r>
      <w:r w:rsidRPr="00E0133D">
        <w:rPr>
          <w:i w:val="0"/>
          <w:iCs/>
        </w:rPr>
        <w:t xml:space="preserve"> </w:t>
      </w:r>
      <w:r w:rsidRPr="00E0133D">
        <w:rPr>
          <w:rFonts w:ascii="Century Schoolbook" w:hAnsi="Century Schoolbook"/>
          <w:i w:val="0"/>
          <w:iCs/>
        </w:rPr>
        <w:t>Multiple-scale Atmospheric Transport and Chemistry modelling system, in this case, version 4.4.0</w:t>
      </w:r>
    </w:p>
  </w:footnote>
  <w:footnote w:id="2">
    <w:p w14:paraId="3737635A" w14:textId="77777777" w:rsidR="00E0133D" w:rsidRDefault="00E0133D" w:rsidP="00E0133D">
      <w:pPr>
        <w:pStyle w:val="FootnoteText"/>
      </w:pPr>
      <w:r w:rsidRPr="00E0133D">
        <w:rPr>
          <w:rStyle w:val="FootnoteReference"/>
          <w:i w:val="0"/>
          <w:iCs/>
        </w:rPr>
        <w:footnoteRef/>
      </w:r>
      <w:r w:rsidRPr="00E0133D">
        <w:rPr>
          <w:i w:val="0"/>
          <w:iCs/>
        </w:rPr>
        <w:t xml:space="preserve"> </w:t>
      </w:r>
      <w:proofErr w:type="spellStart"/>
      <w:r w:rsidRPr="00E0133D">
        <w:rPr>
          <w:rFonts w:ascii="Century Schoolbook" w:hAnsi="Century Schoolbook"/>
          <w:i w:val="0"/>
          <w:iCs/>
        </w:rPr>
        <w:t>I.e</w:t>
      </w:r>
      <w:proofErr w:type="spellEnd"/>
      <w:r w:rsidRPr="00E0133D">
        <w:rPr>
          <w:rFonts w:ascii="Century Schoolbook" w:hAnsi="Century Schoolbook"/>
          <w:i w:val="0"/>
          <w:iCs/>
        </w:rPr>
        <w:t xml:space="preserve"> not pre-processed via methods mentioned in Google Earth Engine in chapter</w:t>
      </w:r>
      <w:r w:rsidRPr="00E0133D">
        <w:rPr>
          <w:rFonts w:ascii="Century Schoolbook" w:hAnsi="Century Schoolbook"/>
        </w:rPr>
        <w:t xml:space="preserve"> </w:t>
      </w:r>
      <w:r>
        <w:rPr>
          <w:rFonts w:ascii="Century Schoolbook" w:hAnsi="Century Schoolbook"/>
        </w:rPr>
        <w:t>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973973818">
    <w:abstractNumId w:val="0"/>
  </w:num>
  <w:num w:numId="2" w16cid:durableId="118767019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07B"/>
    <w:rsid w:val="000163C5"/>
    <w:rsid w:val="000225A1"/>
    <w:rsid w:val="00054D42"/>
    <w:rsid w:val="00055129"/>
    <w:rsid w:val="000C6EC6"/>
    <w:rsid w:val="00271E56"/>
    <w:rsid w:val="005E35EB"/>
    <w:rsid w:val="006B70A6"/>
    <w:rsid w:val="006D0C91"/>
    <w:rsid w:val="007034B0"/>
    <w:rsid w:val="00787440"/>
    <w:rsid w:val="007F207B"/>
    <w:rsid w:val="008B0591"/>
    <w:rsid w:val="009806F2"/>
    <w:rsid w:val="0098180C"/>
    <w:rsid w:val="00A868F0"/>
    <w:rsid w:val="00AC21CF"/>
    <w:rsid w:val="00B26B45"/>
    <w:rsid w:val="00B46908"/>
    <w:rsid w:val="00B50E79"/>
    <w:rsid w:val="00C040BE"/>
    <w:rsid w:val="00E0133D"/>
    <w:rsid w:val="00E07B04"/>
    <w:rsid w:val="00FD40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6F5AA"/>
  <w15:chartTrackingRefBased/>
  <w15:docId w15:val="{AE8D687E-1B46-4533-BFBE-8AC4161F7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33D"/>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7F207B"/>
    <w:pPr>
      <w:keepNext/>
      <w:keepLines/>
      <w:overflowPunct/>
      <w:autoSpaceDE/>
      <w:autoSpaceDN/>
      <w:adjustRightInd/>
      <w:spacing w:before="360" w:after="80" w:line="278" w:lineRule="auto"/>
      <w:outlineLvl w:val="0"/>
    </w:pPr>
    <w:rPr>
      <w:rFonts w:asciiTheme="majorHAnsi" w:eastAsiaTheme="majorEastAsia" w:hAnsiTheme="majorHAnsi" w:cstheme="majorBidi"/>
      <w: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7F207B"/>
    <w:pPr>
      <w:keepNext/>
      <w:keepLines/>
      <w:overflowPunct/>
      <w:autoSpaceDE/>
      <w:autoSpaceDN/>
      <w:adjustRightInd/>
      <w:spacing w:before="160" w:after="80" w:line="278" w:lineRule="auto"/>
      <w:outlineLvl w:val="1"/>
    </w:pPr>
    <w:rPr>
      <w:rFonts w:asciiTheme="majorHAnsi" w:eastAsiaTheme="majorEastAsia" w:hAnsiTheme="majorHAnsi" w:cstheme="majorBidi"/>
      <w: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F207B"/>
    <w:pPr>
      <w:keepNext/>
      <w:keepLines/>
      <w:overflowPunct/>
      <w:autoSpaceDE/>
      <w:autoSpaceDN/>
      <w:adjustRightInd/>
      <w:spacing w:before="160" w:after="80" w:line="278" w:lineRule="auto"/>
      <w:outlineLvl w:val="2"/>
    </w:pPr>
    <w:rPr>
      <w:rFonts w:asciiTheme="minorHAnsi" w:eastAsiaTheme="majorEastAsia" w:hAnsiTheme="minorHAnsi" w:cstheme="majorBidi"/>
      <w: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7F207B"/>
    <w:pPr>
      <w:keepNext/>
      <w:keepLines/>
      <w:overflowPunct/>
      <w:autoSpaceDE/>
      <w:autoSpaceDN/>
      <w:adjustRightInd/>
      <w:spacing w:before="80" w:after="40" w:line="278" w:lineRule="auto"/>
      <w:outlineLvl w:val="3"/>
    </w:pPr>
    <w:rPr>
      <w:rFonts w:asciiTheme="minorHAnsi" w:eastAsiaTheme="majorEastAsia" w:hAnsiTheme="minorHAnsi" w:cstheme="majorBidi"/>
      <w:iCs/>
      <w:color w:val="0F4761" w:themeColor="accent1" w:themeShade="BF"/>
      <w:kern w:val="2"/>
      <w:szCs w:val="24"/>
      <w14:ligatures w14:val="standardContextual"/>
    </w:rPr>
  </w:style>
  <w:style w:type="paragraph" w:styleId="Heading5">
    <w:name w:val="heading 5"/>
    <w:basedOn w:val="Normal"/>
    <w:next w:val="Normal"/>
    <w:link w:val="Heading5Char"/>
    <w:uiPriority w:val="9"/>
    <w:semiHidden/>
    <w:unhideWhenUsed/>
    <w:qFormat/>
    <w:rsid w:val="007F207B"/>
    <w:pPr>
      <w:keepNext/>
      <w:keepLines/>
      <w:overflowPunct/>
      <w:autoSpaceDE/>
      <w:autoSpaceDN/>
      <w:adjustRightInd/>
      <w:spacing w:before="80" w:after="40" w:line="278" w:lineRule="auto"/>
      <w:outlineLvl w:val="4"/>
    </w:pPr>
    <w:rPr>
      <w:rFonts w:asciiTheme="minorHAnsi" w:eastAsiaTheme="majorEastAsia" w:hAnsiTheme="minorHAnsi" w:cstheme="majorBidi"/>
      <w:i/>
      <w:color w:val="0F4761" w:themeColor="accent1" w:themeShade="BF"/>
      <w:kern w:val="2"/>
      <w:szCs w:val="24"/>
      <w14:ligatures w14:val="standardContextual"/>
    </w:rPr>
  </w:style>
  <w:style w:type="paragraph" w:styleId="Heading6">
    <w:name w:val="heading 6"/>
    <w:basedOn w:val="Normal"/>
    <w:next w:val="Normal"/>
    <w:link w:val="Heading6Char"/>
    <w:uiPriority w:val="9"/>
    <w:semiHidden/>
    <w:unhideWhenUsed/>
    <w:qFormat/>
    <w:rsid w:val="007F207B"/>
    <w:pPr>
      <w:keepNext/>
      <w:keepLines/>
      <w:overflowPunct/>
      <w:autoSpaceDE/>
      <w:autoSpaceDN/>
      <w:adjustRightInd/>
      <w:spacing w:before="40" w:line="278" w:lineRule="auto"/>
      <w:outlineLvl w:val="5"/>
    </w:pPr>
    <w:rPr>
      <w:rFonts w:asciiTheme="minorHAnsi" w:eastAsiaTheme="majorEastAsia" w:hAnsiTheme="minorHAnsi" w:cstheme="majorBidi"/>
      <w:iCs/>
      <w:color w:val="595959" w:themeColor="text1" w:themeTint="A6"/>
      <w:kern w:val="2"/>
      <w:szCs w:val="24"/>
      <w14:ligatures w14:val="standardContextual"/>
    </w:rPr>
  </w:style>
  <w:style w:type="paragraph" w:styleId="Heading7">
    <w:name w:val="heading 7"/>
    <w:basedOn w:val="Normal"/>
    <w:next w:val="Normal"/>
    <w:link w:val="Heading7Char"/>
    <w:uiPriority w:val="9"/>
    <w:semiHidden/>
    <w:unhideWhenUsed/>
    <w:qFormat/>
    <w:rsid w:val="007F207B"/>
    <w:pPr>
      <w:keepNext/>
      <w:keepLines/>
      <w:overflowPunct/>
      <w:autoSpaceDE/>
      <w:autoSpaceDN/>
      <w:adjustRightInd/>
      <w:spacing w:before="40" w:line="278" w:lineRule="auto"/>
      <w:outlineLvl w:val="6"/>
    </w:pPr>
    <w:rPr>
      <w:rFonts w:asciiTheme="minorHAnsi" w:eastAsiaTheme="majorEastAsia" w:hAnsiTheme="minorHAnsi" w:cstheme="majorBidi"/>
      <w:i/>
      <w:color w:val="595959" w:themeColor="text1" w:themeTint="A6"/>
      <w:kern w:val="2"/>
      <w:szCs w:val="24"/>
      <w14:ligatures w14:val="standardContextual"/>
    </w:rPr>
  </w:style>
  <w:style w:type="paragraph" w:styleId="Heading8">
    <w:name w:val="heading 8"/>
    <w:basedOn w:val="Normal"/>
    <w:next w:val="Normal"/>
    <w:link w:val="Heading8Char"/>
    <w:uiPriority w:val="9"/>
    <w:semiHidden/>
    <w:unhideWhenUsed/>
    <w:qFormat/>
    <w:rsid w:val="007F207B"/>
    <w:pPr>
      <w:keepNext/>
      <w:keepLines/>
      <w:overflowPunct/>
      <w:autoSpaceDE/>
      <w:autoSpaceDN/>
      <w:adjustRightInd/>
      <w:spacing w:line="278" w:lineRule="auto"/>
      <w:outlineLvl w:val="7"/>
    </w:pPr>
    <w:rPr>
      <w:rFonts w:asciiTheme="minorHAnsi" w:eastAsiaTheme="majorEastAsia" w:hAnsiTheme="minorHAnsi" w:cstheme="majorBidi"/>
      <w:iCs/>
      <w:color w:val="272727" w:themeColor="text1" w:themeTint="D8"/>
      <w:kern w:val="2"/>
      <w:szCs w:val="24"/>
      <w14:ligatures w14:val="standardContextual"/>
    </w:rPr>
  </w:style>
  <w:style w:type="paragraph" w:styleId="Heading9">
    <w:name w:val="heading 9"/>
    <w:basedOn w:val="Normal"/>
    <w:next w:val="Normal"/>
    <w:link w:val="Heading9Char"/>
    <w:uiPriority w:val="9"/>
    <w:semiHidden/>
    <w:unhideWhenUsed/>
    <w:qFormat/>
    <w:rsid w:val="007F207B"/>
    <w:pPr>
      <w:keepNext/>
      <w:keepLines/>
      <w:overflowPunct/>
      <w:autoSpaceDE/>
      <w:autoSpaceDN/>
      <w:adjustRightInd/>
      <w:spacing w:line="278" w:lineRule="auto"/>
      <w:outlineLvl w:val="8"/>
    </w:pPr>
    <w:rPr>
      <w:rFonts w:asciiTheme="minorHAnsi" w:eastAsiaTheme="majorEastAsia" w:hAnsiTheme="minorHAnsi" w:cstheme="majorBidi"/>
      <w:i/>
      <w:color w:val="272727" w:themeColor="text1" w:themeTint="D8"/>
      <w:kern w:val="2"/>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07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F207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207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207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207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20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20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20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207B"/>
    <w:rPr>
      <w:rFonts w:eastAsiaTheme="majorEastAsia" w:cstheme="majorBidi"/>
      <w:color w:val="272727" w:themeColor="text1" w:themeTint="D8"/>
    </w:rPr>
  </w:style>
  <w:style w:type="paragraph" w:styleId="Title">
    <w:name w:val="Title"/>
    <w:basedOn w:val="Normal"/>
    <w:next w:val="Normal"/>
    <w:link w:val="TitleChar"/>
    <w:uiPriority w:val="10"/>
    <w:qFormat/>
    <w:rsid w:val="007F207B"/>
    <w:pPr>
      <w:overflowPunct/>
      <w:autoSpaceDE/>
      <w:autoSpaceDN/>
      <w:adjustRightInd/>
      <w:spacing w:after="80"/>
      <w:contextualSpacing/>
    </w:pPr>
    <w:rPr>
      <w:rFonts w:asciiTheme="majorHAnsi" w:eastAsiaTheme="majorEastAsia" w:hAnsiTheme="majorHAnsi" w:cstheme="majorBidi"/>
      <w:i/>
      <w:spacing w:val="-10"/>
      <w:kern w:val="28"/>
      <w:sz w:val="56"/>
      <w:szCs w:val="56"/>
      <w14:ligatures w14:val="standardContextual"/>
    </w:rPr>
  </w:style>
  <w:style w:type="character" w:customStyle="1" w:styleId="TitleChar">
    <w:name w:val="Title Char"/>
    <w:basedOn w:val="DefaultParagraphFont"/>
    <w:link w:val="Title"/>
    <w:uiPriority w:val="10"/>
    <w:rsid w:val="007F20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207B"/>
    <w:pPr>
      <w:numPr>
        <w:ilvl w:val="1"/>
      </w:numPr>
      <w:overflowPunct/>
      <w:autoSpaceDE/>
      <w:autoSpaceDN/>
      <w:adjustRightInd/>
      <w:spacing w:after="160" w:line="278" w:lineRule="auto"/>
    </w:pPr>
    <w:rPr>
      <w:rFonts w:asciiTheme="minorHAnsi" w:eastAsiaTheme="majorEastAsia" w:hAnsiTheme="minorHAnsi" w:cstheme="majorBidi"/>
      <w: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7F20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207B"/>
    <w:pPr>
      <w:overflowPunct/>
      <w:autoSpaceDE/>
      <w:autoSpaceDN/>
      <w:adjustRightInd/>
      <w:spacing w:before="160" w:after="160" w:line="278" w:lineRule="auto"/>
      <w:jc w:val="center"/>
    </w:pPr>
    <w:rPr>
      <w:rFonts w:asciiTheme="minorHAnsi" w:eastAsiaTheme="minorHAnsi" w:hAnsiTheme="minorHAnsi" w:cstheme="minorBidi"/>
      <w:iCs/>
      <w:color w:val="404040" w:themeColor="text1" w:themeTint="BF"/>
      <w:kern w:val="2"/>
      <w:szCs w:val="24"/>
      <w14:ligatures w14:val="standardContextual"/>
    </w:rPr>
  </w:style>
  <w:style w:type="character" w:customStyle="1" w:styleId="QuoteChar">
    <w:name w:val="Quote Char"/>
    <w:basedOn w:val="DefaultParagraphFont"/>
    <w:link w:val="Quote"/>
    <w:uiPriority w:val="29"/>
    <w:rsid w:val="007F207B"/>
    <w:rPr>
      <w:i/>
      <w:iCs/>
      <w:color w:val="404040" w:themeColor="text1" w:themeTint="BF"/>
    </w:rPr>
  </w:style>
  <w:style w:type="paragraph" w:styleId="ListParagraph">
    <w:name w:val="List Paragraph"/>
    <w:basedOn w:val="Normal"/>
    <w:uiPriority w:val="34"/>
    <w:qFormat/>
    <w:rsid w:val="007F207B"/>
    <w:pPr>
      <w:overflowPunct/>
      <w:autoSpaceDE/>
      <w:autoSpaceDN/>
      <w:adjustRightInd/>
      <w:spacing w:after="160" w:line="278" w:lineRule="auto"/>
      <w:ind w:left="720"/>
      <w:contextualSpacing/>
    </w:pPr>
    <w:rPr>
      <w:rFonts w:asciiTheme="minorHAnsi" w:eastAsiaTheme="minorHAnsi" w:hAnsiTheme="minorHAnsi" w:cstheme="minorBidi"/>
      <w:i/>
      <w:kern w:val="2"/>
      <w:szCs w:val="24"/>
      <w14:ligatures w14:val="standardContextual"/>
    </w:rPr>
  </w:style>
  <w:style w:type="character" w:styleId="IntenseEmphasis">
    <w:name w:val="Intense Emphasis"/>
    <w:basedOn w:val="DefaultParagraphFont"/>
    <w:uiPriority w:val="21"/>
    <w:qFormat/>
    <w:rsid w:val="007F207B"/>
    <w:rPr>
      <w:i/>
      <w:iCs/>
      <w:color w:val="0F4761" w:themeColor="accent1" w:themeShade="BF"/>
    </w:rPr>
  </w:style>
  <w:style w:type="paragraph" w:styleId="IntenseQuote">
    <w:name w:val="Intense Quote"/>
    <w:basedOn w:val="Normal"/>
    <w:next w:val="Normal"/>
    <w:link w:val="IntenseQuoteChar"/>
    <w:uiPriority w:val="30"/>
    <w:qFormat/>
    <w:rsid w:val="007F207B"/>
    <w:pPr>
      <w:pBdr>
        <w:top w:val="single" w:sz="4" w:space="10" w:color="0F4761" w:themeColor="accent1" w:themeShade="BF"/>
        <w:bottom w:val="single" w:sz="4" w:space="10" w:color="0F4761" w:themeColor="accent1" w:themeShade="BF"/>
      </w:pBdr>
      <w:overflowPunct/>
      <w:autoSpaceDE/>
      <w:autoSpaceDN/>
      <w:adjustRightInd/>
      <w:spacing w:before="360" w:after="360" w:line="278" w:lineRule="auto"/>
      <w:ind w:left="864" w:right="864"/>
      <w:jc w:val="center"/>
    </w:pPr>
    <w:rPr>
      <w:rFonts w:asciiTheme="minorHAnsi" w:eastAsiaTheme="minorHAnsi" w:hAnsiTheme="minorHAnsi" w:cstheme="minorBidi"/>
      <w:iCs/>
      <w:color w:val="0F4761" w:themeColor="accent1" w:themeShade="BF"/>
      <w:kern w:val="2"/>
      <w:szCs w:val="24"/>
      <w14:ligatures w14:val="standardContextual"/>
    </w:rPr>
  </w:style>
  <w:style w:type="character" w:customStyle="1" w:styleId="IntenseQuoteChar">
    <w:name w:val="Intense Quote Char"/>
    <w:basedOn w:val="DefaultParagraphFont"/>
    <w:link w:val="IntenseQuote"/>
    <w:uiPriority w:val="30"/>
    <w:rsid w:val="007F207B"/>
    <w:rPr>
      <w:i/>
      <w:iCs/>
      <w:color w:val="0F4761" w:themeColor="accent1" w:themeShade="BF"/>
    </w:rPr>
  </w:style>
  <w:style w:type="character" w:styleId="IntenseReference">
    <w:name w:val="Intense Reference"/>
    <w:basedOn w:val="DefaultParagraphFont"/>
    <w:uiPriority w:val="32"/>
    <w:qFormat/>
    <w:rsid w:val="007F207B"/>
    <w:rPr>
      <w:b/>
      <w:bCs/>
      <w:smallCaps/>
      <w:color w:val="0F4761" w:themeColor="accent1" w:themeShade="BF"/>
      <w:spacing w:val="5"/>
    </w:rPr>
  </w:style>
  <w:style w:type="character" w:styleId="CommentReference">
    <w:name w:val="annotation reference"/>
    <w:basedOn w:val="DefaultParagraphFont"/>
    <w:uiPriority w:val="99"/>
    <w:semiHidden/>
    <w:unhideWhenUsed/>
    <w:rsid w:val="007034B0"/>
    <w:rPr>
      <w:sz w:val="16"/>
      <w:szCs w:val="16"/>
    </w:r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rPr>
      <w:rFonts w:ascii="Century Schoolbook" w:eastAsia="Times New Roman" w:hAnsi="Century Schoolbook" w:cs="Times New Roman"/>
      <w:i/>
      <w:kern w:val="0"/>
      <w:sz w:val="20"/>
      <w:szCs w:val="20"/>
      <w14:ligatures w14:val="none"/>
    </w:rPr>
  </w:style>
  <w:style w:type="paragraph" w:styleId="FootnoteText">
    <w:name w:val="footnote text"/>
    <w:basedOn w:val="Normal"/>
    <w:link w:val="FootnoteTextChar"/>
    <w:uiPriority w:val="99"/>
    <w:semiHidden/>
    <w:unhideWhenUsed/>
    <w:rsid w:val="00E0133D"/>
    <w:pPr>
      <w:overflowPunct/>
      <w:autoSpaceDE/>
      <w:autoSpaceDN/>
      <w:adjustRightInd/>
    </w:pPr>
    <w:rPr>
      <w:rFonts w:ascii="Times New Roman" w:hAnsi="Times New Roman"/>
      <w:i/>
      <w:sz w:val="20"/>
    </w:rPr>
  </w:style>
  <w:style w:type="character" w:customStyle="1" w:styleId="FootnoteTextChar">
    <w:name w:val="Footnote Text Char"/>
    <w:basedOn w:val="DefaultParagraphFont"/>
    <w:link w:val="FootnoteText"/>
    <w:uiPriority w:val="99"/>
    <w:semiHidden/>
    <w:rsid w:val="00E0133D"/>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E0133D"/>
    <w:rPr>
      <w:vertAlign w:val="superscript"/>
    </w:rPr>
  </w:style>
  <w:style w:type="paragraph" w:styleId="Header">
    <w:name w:val="header"/>
    <w:basedOn w:val="Normal"/>
    <w:link w:val="HeaderChar"/>
    <w:uiPriority w:val="99"/>
    <w:unhideWhenUsed/>
    <w:rsid w:val="00E0133D"/>
    <w:pPr>
      <w:tabs>
        <w:tab w:val="center" w:pos="4680"/>
        <w:tab w:val="right" w:pos="9360"/>
      </w:tabs>
    </w:pPr>
  </w:style>
  <w:style w:type="character" w:customStyle="1" w:styleId="HeaderChar">
    <w:name w:val="Header Char"/>
    <w:basedOn w:val="DefaultParagraphFont"/>
    <w:link w:val="Header"/>
    <w:uiPriority w:val="99"/>
    <w:rsid w:val="00E0133D"/>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E0133D"/>
    <w:pPr>
      <w:tabs>
        <w:tab w:val="center" w:pos="4680"/>
        <w:tab w:val="right" w:pos="9360"/>
      </w:tabs>
    </w:pPr>
  </w:style>
  <w:style w:type="character" w:customStyle="1" w:styleId="FooterChar">
    <w:name w:val="Footer Char"/>
    <w:basedOn w:val="DefaultParagraphFont"/>
    <w:link w:val="Footer"/>
    <w:uiPriority w:val="99"/>
    <w:rsid w:val="00E0133D"/>
    <w:rPr>
      <w:rFonts w:ascii="Century Schoolbook" w:eastAsia="Times New Roman" w:hAnsi="Century Schoolbook" w:cs="Times New Roman"/>
      <w:i/>
      <w:kern w:val="0"/>
      <w:sz w:val="36"/>
      <w:szCs w:val="20"/>
      <w14:ligatures w14:val="none"/>
    </w:rPr>
  </w:style>
  <w:style w:type="paragraph" w:styleId="Bibliography">
    <w:name w:val="Bibliography"/>
    <w:basedOn w:val="Normal"/>
    <w:next w:val="Normal"/>
    <w:uiPriority w:val="37"/>
    <w:unhideWhenUsed/>
    <w:rsid w:val="00AC21CF"/>
    <w:pPr>
      <w:ind w:left="720" w:hanging="720"/>
    </w:pPr>
  </w:style>
  <w:style w:type="paragraph" w:styleId="CommentSubject">
    <w:name w:val="annotation subject"/>
    <w:basedOn w:val="CommentText"/>
    <w:next w:val="CommentText"/>
    <w:link w:val="CommentSubjectChar"/>
    <w:uiPriority w:val="99"/>
    <w:semiHidden/>
    <w:unhideWhenUsed/>
    <w:rsid w:val="00054D42"/>
    <w:rPr>
      <w:b/>
      <w:bCs/>
    </w:rPr>
  </w:style>
  <w:style w:type="character" w:customStyle="1" w:styleId="CommentSubjectChar">
    <w:name w:val="Comment Subject Char"/>
    <w:basedOn w:val="CommentTextChar"/>
    <w:link w:val="CommentSubject"/>
    <w:uiPriority w:val="99"/>
    <w:semiHidden/>
    <w:rsid w:val="00054D42"/>
    <w:rPr>
      <w:rFonts w:ascii="Century Schoolbook" w:eastAsia="Times New Roman" w:hAnsi="Century Schoolbook" w:cs="Times New Roman"/>
      <w:b/>
      <w:bCs/>
      <w:i w:val="0"/>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6</Pages>
  <Words>55440</Words>
  <Characters>316010</Characters>
  <Application>Microsoft Office Word</Application>
  <DocSecurity>0</DocSecurity>
  <Lines>2633</Lines>
  <Paragraphs>7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6</cp:revision>
  <dcterms:created xsi:type="dcterms:W3CDTF">2025-07-22T22:14:00Z</dcterms:created>
  <dcterms:modified xsi:type="dcterms:W3CDTF">2025-07-29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DOdxzcL"/&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